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3A664" w14:textId="09FABFF4"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and p</w:t>
      </w:r>
      <w:r w:rsidR="005B3FD1" w:rsidRPr="00B011F4">
        <w:rPr>
          <w:sz w:val="36"/>
          <w:szCs w:val="36"/>
        </w:rPr>
        <w:t xml:space="preserve">opulation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77777777" w:rsidR="002A1AFB" w:rsidRDefault="002A1AFB" w:rsidP="00EC150A">
      <w:pPr>
        <w:pStyle w:val="Subtitle"/>
        <w:spacing w:line="480" w:lineRule="auto"/>
      </w:pPr>
    </w:p>
    <w:p w14:paraId="47AB0675" w14:textId="50833079" w:rsidR="00F10F3B" w:rsidRPr="00EC150A" w:rsidRDefault="00F10F3B" w:rsidP="00EC150A">
      <w:pPr>
        <w:pStyle w:val="Subtitle"/>
        <w:spacing w:line="480" w:lineRule="auto"/>
        <w:rPr>
          <w:rFonts w:cstheme="minorHAnsi"/>
          <w:vertAlign w:val="superscript"/>
        </w:rPr>
      </w:pPr>
      <w:bookmarkStart w:id="0" w:name="_Hlk36821858"/>
      <w:r w:rsidRPr="00B241E4">
        <w:rPr>
          <w:rFonts w:cstheme="minorHAnsi"/>
          <w:color w:val="auto"/>
        </w:rPr>
        <w:t>Elizabeth Allyn</w:t>
      </w:r>
      <w:r w:rsidR="00EB778C" w:rsidRPr="00B241E4">
        <w:rPr>
          <w:rFonts w:cstheme="minorHAnsi"/>
          <w:color w:val="auto"/>
          <w:vertAlign w:val="superscript"/>
        </w:rPr>
        <w:t>1</w:t>
      </w:r>
      <w:bookmarkEnd w:id="0"/>
      <w:r w:rsidR="00EB778C" w:rsidRPr="00B241E4">
        <w:rPr>
          <w:rFonts w:cstheme="minorHAnsi"/>
          <w:color w:val="auto"/>
          <w:vertAlign w:val="superscript"/>
        </w:rPr>
        <w:t>*</w:t>
      </w:r>
      <w:r w:rsidRPr="00B241E4">
        <w:rPr>
          <w:rFonts w:cstheme="minorHAnsi"/>
          <w:color w:val="auto"/>
        </w:rPr>
        <w:t xml:space="preserve"> and Jonathan Scordino</w:t>
      </w:r>
      <w:r w:rsidR="00EB778C" w:rsidRPr="00B241E4">
        <w:rPr>
          <w:rFonts w:cstheme="minorHAnsi"/>
          <w:color w:val="auto"/>
          <w:vertAlign w:val="superscript"/>
        </w:rPr>
        <w:t>1</w:t>
      </w:r>
    </w:p>
    <w:p w14:paraId="7D6F2CA2" w14:textId="2F57B8D7" w:rsidR="00EC150A" w:rsidRDefault="00EB778C" w:rsidP="00EC150A">
      <w:pPr>
        <w:spacing w:line="480" w:lineRule="auto"/>
      </w:pPr>
      <w:r w:rsidRPr="00B241E4">
        <w:rPr>
          <w:vertAlign w:val="superscript"/>
        </w:rPr>
        <w:t>1</w:t>
      </w:r>
      <w:r w:rsidR="000834D3" w:rsidRPr="00B241E4">
        <w:t>M</w:t>
      </w:r>
      <w:r w:rsidRPr="00B241E4">
        <w:t>arine Mammal Program, Fisheries Management Department</w:t>
      </w:r>
      <w:r w:rsidR="00E25F34" w:rsidRPr="00B241E4">
        <w:t>,</w:t>
      </w:r>
      <w:r w:rsidR="000834D3" w:rsidRPr="00B241E4">
        <w:t xml:space="preserve"> </w:t>
      </w:r>
      <w:r w:rsidRPr="00B241E4">
        <w:t>Makah Tribe</w:t>
      </w:r>
      <w:r w:rsidR="00E25F34" w:rsidRPr="00B241E4">
        <w:t>,</w:t>
      </w:r>
      <w:r w:rsidR="000834D3" w:rsidRPr="00B241E4">
        <w:t xml:space="preserve"> Neah Bay, W</w:t>
      </w:r>
      <w:r w:rsidRPr="00B241E4">
        <w:t>ashington</w:t>
      </w:r>
      <w:r w:rsidR="00E25F34" w:rsidRPr="00B241E4">
        <w:t>,</w:t>
      </w:r>
      <w:r w:rsidR="000834D3" w:rsidRPr="00B241E4">
        <w:t xml:space="preserve"> </w:t>
      </w:r>
      <w:r w:rsidRPr="00B241E4">
        <w:t>United States of America</w:t>
      </w:r>
    </w:p>
    <w:p w14:paraId="1E937585" w14:textId="77777777" w:rsidR="00EC150A" w:rsidRDefault="00EC150A" w:rsidP="00EC150A">
      <w:pPr>
        <w:spacing w:line="480" w:lineRule="auto"/>
      </w:pPr>
    </w:p>
    <w:p w14:paraId="20C36D0E" w14:textId="33EBD95E" w:rsidR="00BE4104" w:rsidRPr="00B241E4" w:rsidRDefault="00BE4104" w:rsidP="00EC150A">
      <w:pPr>
        <w:spacing w:line="480" w:lineRule="auto"/>
      </w:pPr>
      <w:r w:rsidRPr="00B241E4">
        <w:t>* Corresponding author</w:t>
      </w:r>
    </w:p>
    <w:p w14:paraId="122DF2C4" w14:textId="16C116B7" w:rsidR="0098279A" w:rsidRPr="0098279A" w:rsidRDefault="00BE4104" w:rsidP="00CA40D3">
      <w:pPr>
        <w:spacing w:line="480" w:lineRule="auto"/>
      </w:pPr>
      <w:r w:rsidRPr="00B241E4">
        <w:t xml:space="preserve">Email: </w:t>
      </w:r>
      <w:r w:rsidR="00EC150A">
        <w:t>liz.allyn@makah.com</w:t>
      </w:r>
      <w:r w:rsidR="00B241E4">
        <w:t xml:space="preserve"> (EA)</w:t>
      </w:r>
      <w:r w:rsidR="0098279A">
        <w:br w:type="page"/>
      </w:r>
    </w:p>
    <w:p w14:paraId="7CAB7C46" w14:textId="66ACA977" w:rsidR="00520BBC" w:rsidRDefault="00B610EB" w:rsidP="00CA40D3">
      <w:pPr>
        <w:pStyle w:val="Heading1"/>
        <w:spacing w:line="480" w:lineRule="auto"/>
      </w:pPr>
      <w:r>
        <w:lastRenderedPageBreak/>
        <w:t>Abstract</w:t>
      </w:r>
    </w:p>
    <w:p w14:paraId="525D9971" w14:textId="78D23B56"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r w:rsidR="003A31FB">
        <w:t>,</w:t>
      </w:r>
      <w:r>
        <w:t xml:space="preserve"> those impacts are great enough to cause population declines. </w:t>
      </w:r>
      <w:r w:rsidR="009D543F">
        <w:t xml:space="preserve">This study aimed </w:t>
      </w:r>
      <w:r w:rsidR="007E355E">
        <w:t xml:space="preserve">to </w:t>
      </w:r>
      <w:r w:rsidR="009D543F">
        <w:t>document rates and causes of entanglement in Steller and California sea lions on the north coast of Washington from 2010-2018</w:t>
      </w:r>
      <w:r w:rsidR="0017626C">
        <w:t xml:space="preserve"> and to determine if entanglements caused population impacts</w:t>
      </w:r>
      <w:r w:rsidR="007E355E">
        <w:t>.</w:t>
      </w:r>
      <w:r w:rsidR="006344FA">
        <w:t xml:space="preserve"> </w:t>
      </w:r>
      <w:r w:rsidR="00225609">
        <w:t xml:space="preserve">We conducted small boat surveys to count sea lions and document </w:t>
      </w:r>
      <w:r w:rsidR="006344FA">
        <w:t xml:space="preserve">entangled individuals. </w:t>
      </w:r>
      <w:r w:rsidR="0021559E">
        <w:t xml:space="preserve">Rates of entanglement and entangling </w:t>
      </w:r>
      <w:r w:rsidR="00B05064">
        <w:t xml:space="preserve">material occurrence were compared with records </w:t>
      </w:r>
      <w:r w:rsidR="00940A60">
        <w:t>of</w:t>
      </w:r>
      <w:r w:rsidR="00B05064">
        <w:t xml:space="preserve">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5A6249">
        <w:t>California sea lions experienced a higher rate of entanglement than Steller sea lions (2.13% and 0.41%, respectively)</w:t>
      </w:r>
      <w:r w:rsidR="004307CD">
        <w:t xml:space="preserve">. </w:t>
      </w:r>
      <w:r w:rsidR="0068034E">
        <w:t>The</w:t>
      </w:r>
      <w:r w:rsidR="0024294E">
        <w:t xml:space="preserve"> age composition of </w:t>
      </w:r>
      <w:r w:rsidR="001C6C2D">
        <w:t xml:space="preserve">entangled </w:t>
      </w:r>
      <w:r w:rsidR="0024294E">
        <w:t>Steller sea lions was 77% adults (32.4% male</w:t>
      </w:r>
      <w:r w:rsidR="00640F1F">
        <w:t>,</w:t>
      </w:r>
      <w:r w:rsidR="0024294E">
        <w:t xml:space="preserve"> 63.3% female), 17.1% juveniles, 5.9% unknown age, and no pups. </w:t>
      </w:r>
      <w:r w:rsidR="00640F1F">
        <w:t xml:space="preserve">All entangled California sea lions were adult males except for one juvenile. </w:t>
      </w:r>
      <w:r w:rsidR="00C761BD">
        <w:t>Steller</w:t>
      </w:r>
      <w:r w:rsidR="004307CD">
        <w:t xml:space="preserve"> sea lion entanglements showed no seasonal</w:t>
      </w:r>
      <w:r w:rsidR="00105B65">
        <w:t>ity</w:t>
      </w:r>
      <w:r w:rsidR="004307CD">
        <w:t>, but California sea lions experienced a</w:t>
      </w:r>
      <w:r w:rsidR="00632869">
        <w:t>n entanglement rate</w:t>
      </w:r>
      <w:r w:rsidR="00535EA6">
        <w:t xml:space="preserve"> peak</w:t>
      </w:r>
      <w:r w:rsidR="004307CD">
        <w:t xml:space="preserve"> in June and July. </w:t>
      </w:r>
      <w:r w:rsidR="00C44376">
        <w:t>The majority of</w:t>
      </w:r>
      <w:r w:rsidR="004307CD">
        <w:t xml:space="preserve"> identifiable entanglements</w:t>
      </w:r>
      <w:r w:rsidR="00BE5F7F">
        <w:t xml:space="preserve"> </w:t>
      </w:r>
      <w:r w:rsidR="004307CD">
        <w:t>were packing bands</w:t>
      </w:r>
      <w:r w:rsidR="00C44376">
        <w:t>,</w:t>
      </w:r>
      <w:r w:rsidR="00BE5F7F">
        <w:t xml:space="preserve"> </w:t>
      </w:r>
      <w:r w:rsidR="00C44376">
        <w:t>followed by</w:t>
      </w:r>
      <w:r w:rsidR="00BE5F7F">
        <w:t xml:space="preserve"> salmon flashers</w:t>
      </w:r>
      <w:r w:rsidR="004307CD">
        <w:t xml:space="preserve">, which only occurred in </w:t>
      </w:r>
      <w:r w:rsidR="00053FCC">
        <w:t>June</w:t>
      </w:r>
      <w:r w:rsidR="004307CD">
        <w:t xml:space="preserve"> – September</w:t>
      </w:r>
      <w:r w:rsidR="0024294E">
        <w:t xml:space="preserve"> during t</w:t>
      </w:r>
      <w:r w:rsidR="004307CD">
        <w:t xml:space="preserve">he peak of the </w:t>
      </w:r>
      <w:r w:rsidR="000E05AD">
        <w:t xml:space="preserve">local </w:t>
      </w:r>
      <w:r w:rsidR="004307CD">
        <w:t>ocean salmon troll fishery</w:t>
      </w:r>
      <w:r w:rsidR="00553E9A">
        <w:t>, and monofilament line</w:t>
      </w:r>
      <w:r w:rsidR="004307CD">
        <w:t>.</w:t>
      </w:r>
      <w:r w:rsidR="00D16C50">
        <w:t xml:space="preserve"> </w:t>
      </w:r>
      <w:r w:rsidR="008637C1">
        <w:t>Counts</w:t>
      </w:r>
      <w:r w:rsidR="00B22D95">
        <w:t xml:space="preserve"> of packing bands in debris surveys correlated with</w:t>
      </w:r>
      <w:r w:rsidR="008637C1">
        <w:t xml:space="preserve"> </w:t>
      </w:r>
      <w:r w:rsidR="00B22D95">
        <w:t xml:space="preserve">entanglements caused by packing bands </w:t>
      </w:r>
      <w:r w:rsidR="003A31FB">
        <w:t xml:space="preserve">observed </w:t>
      </w:r>
      <w:r w:rsidR="002A19E7">
        <w:t>on haulouts</w:t>
      </w:r>
      <w:r w:rsidR="00B22D95">
        <w:t xml:space="preserve"> (Pearson’s R=0.81).</w:t>
      </w:r>
      <w:r w:rsidR="00B55D73">
        <w:t xml:space="preserve"> However, no packing band</w:t>
      </w:r>
      <w:r w:rsidR="00F151B0">
        <w:t xml:space="preserve"> entanglements</w:t>
      </w:r>
      <w:r w:rsidR="00B55D73">
        <w:t xml:space="preserve"> were observed in the stranding record</w:t>
      </w:r>
      <w:r w:rsidR="004B5F9D">
        <w:t>, and the overall proportion of stranded animals exhibiting evidence of entanglement was lower than expected.</w:t>
      </w:r>
      <w:r w:rsidR="00D26856">
        <w:t xml:space="preserve"> </w:t>
      </w:r>
      <w:r w:rsidR="0017626C">
        <w:t xml:space="preserve">During the study period, Steller sea lions exhibited a 7.9% </w:t>
      </w:r>
      <w:r w:rsidR="0017626C" w:rsidRPr="00E31241">
        <w:t>±</w:t>
      </w:r>
      <w:r w:rsidR="0017626C">
        <w:t xml:space="preserve"> 3.2 </w:t>
      </w:r>
      <w:r w:rsidR="00241304">
        <w:t>rate of increase at the study haulouts</w:t>
      </w:r>
      <w:r w:rsidR="0017626C">
        <w:t>, which</w:t>
      </w:r>
      <w:r w:rsidR="0034582F">
        <w:t xml:space="preserve"> was</w:t>
      </w:r>
      <w:r w:rsidR="0017626C">
        <w:t xml:space="preserve"> similar to that seen in California sea lions (7.8% </w:t>
      </w:r>
      <w:r w:rsidR="0017626C" w:rsidRPr="00E31241">
        <w:t>±</w:t>
      </w:r>
      <w:r w:rsidR="0017626C">
        <w:t xml:space="preserve"> 4.2)</w:t>
      </w:r>
      <w:r w:rsidR="00632869">
        <w:t>,</w:t>
      </w:r>
      <w:r w:rsidR="006368BA">
        <w:t xml:space="preserve"> suggesting that the high observed entanglement rates did not have population level consequences</w:t>
      </w:r>
      <w:r w:rsidR="002D486E">
        <w:t>, though they are still a</w:t>
      </w:r>
      <w:r w:rsidR="00241304">
        <w:t xml:space="preserve"> welfare</w:t>
      </w:r>
      <w:r w:rsidR="002D486E">
        <w:t xml:space="preserve"> issue for individual sea lions.</w:t>
      </w:r>
    </w:p>
    <w:p w14:paraId="07239B36" w14:textId="2994F3E6" w:rsidR="002745CB" w:rsidRPr="002745CB" w:rsidRDefault="002745CB" w:rsidP="00CA40D3">
      <w:pPr>
        <w:pStyle w:val="Heading1"/>
        <w:spacing w:line="480" w:lineRule="auto"/>
      </w:pPr>
      <w:r w:rsidRPr="002745CB">
        <w:lastRenderedPageBreak/>
        <w:t>Introduction</w:t>
      </w:r>
    </w:p>
    <w:p w14:paraId="11DBD41E" w14:textId="0C89CF79" w:rsidR="00777FA3" w:rsidRDefault="0034654B" w:rsidP="00CA40D3">
      <w:pPr>
        <w:spacing w:line="480" w:lineRule="auto"/>
      </w:pPr>
      <w:r>
        <w:t xml:space="preserve">The prevalence of </w:t>
      </w:r>
      <w:r w:rsidR="00B9544D">
        <w:t xml:space="preserve">man-made </w:t>
      </w:r>
      <w:r>
        <w:t xml:space="preserve">marine debris is of global concern and has been gaining </w:t>
      </w:r>
      <w:r w:rsidR="005B7941">
        <w:t>attention from media, researchers</w:t>
      </w:r>
      <w:r w:rsidR="00FF266E">
        <w:t>,</w:t>
      </w:r>
      <w:r>
        <w:t xml:space="preserve"> and the public in recent decades</w:t>
      </w:r>
      <w:r w:rsidR="00DC7BEE">
        <w:t xml:space="preserve"> as the impact</w:t>
      </w:r>
      <w:r w:rsidR="001152C3">
        <w:t xml:space="preserve"> to</w:t>
      </w:r>
      <w:r w:rsidR="00DC7BEE">
        <w:t xml:space="preserve"> marine life</w:t>
      </w:r>
      <w:r w:rsidR="005D0278">
        <w:t xml:space="preserve"> becomes better understood</w:t>
      </w:r>
      <w:r w:rsidR="00DC7BEE">
        <w:t xml:space="preserve"> </w:t>
      </w:r>
      <w:r w:rsidR="00DC7BEE">
        <w:fldChar w:fldCharType="begin" w:fldLock="1"/>
      </w:r>
      <w:r w:rsidR="00AC13A8">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5C5A42" w:rsidRPr="005C5A42">
        <w:rPr>
          <w:noProof/>
        </w:rPr>
        <w:t>[1–5]</w:t>
      </w:r>
      <w:r w:rsidR="00DC7BEE">
        <w:fldChar w:fldCharType="end"/>
      </w:r>
      <w:r>
        <w:t xml:space="preserve">. </w:t>
      </w:r>
      <w:r w:rsidR="00C76EB0">
        <w:t>Many marine organisms are</w:t>
      </w:r>
      <w:r w:rsidR="00777FA3">
        <w:t xml:space="preserve"> </w:t>
      </w:r>
      <w:r w:rsidR="00E827CE">
        <w:t>a</w:t>
      </w:r>
      <w:r w:rsidR="00777FA3">
        <w:t xml:space="preserve">ffected by marine debris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5C5A42" w:rsidRPr="005C5A42">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r w:rsidR="00777FA3">
        <w:rPr>
          <w:i/>
        </w:rPr>
        <w:t>Callorhinus ursinus</w:t>
      </w:r>
      <w:r w:rsidR="00777FA3">
        <w:t>)</w:t>
      </w:r>
      <w:r>
        <w:t xml:space="preserve"> and the endangered Hawaiian monk s</w:t>
      </w:r>
      <w:r w:rsidR="00D73720">
        <w:t>eal (</w:t>
      </w:r>
      <w:r w:rsidR="00D73720">
        <w:rPr>
          <w:i/>
        </w:rPr>
        <w:t>Monachus s</w:t>
      </w:r>
      <w:r w:rsidR="00616FC9">
        <w:rPr>
          <w:i/>
        </w:rPr>
        <w:t>c</w:t>
      </w:r>
      <w:r w:rsidR="00D73720">
        <w:rPr>
          <w:i/>
        </w:rPr>
        <w:t>hauinslandi</w:t>
      </w:r>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1A3895">
        <w:instrText xml:space="preserve">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id":"ITEM-3","itemData":{"DOI":"10.1051/0004-6361/201116485","ISSN":"0004-6361","abstract":"This paper presents the first results from a comparison of Planck dust maps at 353, 545 and 857GHz, along with IRAS data at 3000 (100 µm) and 5000GHz (60 µm), with Green Bank Telescope 21-cm observations of Hi in 14 fields covering more than 800 deg2 at high Galactic latitude. The main goal of this study is to estimate the far-infrared to sub-millimeter (submm) emissivity of dust in the diffuse local interstellar medium (ISM) and in the intermediate-velocity (IVC) and high-velocity clouds (HVC) of the Galactic halo. Galactic dust emission for fields with average Hi column density lower than 2 × 1020 cm−2 is well correlated with 21-cm emission because in such diffuse areas the hydrogen is predominantly in the neutral atomic phase. The residual emission in these fields, once the Hi-correlated emission is removed, is consistent with the expected statistical properties of the cosmic infrared background fluctuations. The brighter fields in our sample, with an average Hi column density greater than 2 × 1020 cm−2, show significant excess dust emission compared to the Hi column density. Regions of excess lie in organized structures that suggest the presence of hydrogen in molecular form, though they are not always correlated with CO emission. In the higher Hi column density fields the excess emission at 857 GHz is about 40% of that coming from the Hi, but over all the high latitude fields surveyed the molecular mass faction is about 10%. Dust emission from IVCs is detected with high significance by this correlation analysis. Its spectral properties are consistent with, compared to the local ISM values, significantly hotter dust (T </w:instrText>
      </w:r>
      <w:r w:rsidR="001A3895">
        <w:rPr>
          <w:rFonts w:ascii="Cambria Math" w:hAnsi="Cambria Math" w:cs="Cambria Math"/>
        </w:rPr>
        <w:instrText>∼</w:instrText>
      </w:r>
      <w:r w:rsidR="001A3895">
        <w:instrText xml:space="preserve"> 20K), lower submm dust opacity normalized per H-atom, and a relative abundance of very small grains to large grains about four times higher. These results are compatible with expectations for clouds that are part of the Galactic fountain in which there is dust shattering and fragmentation. Correlated dust emission in HVCs is not detected; the average of the 99.9% confidence upper limits to the emissivity is 0.15 times the local ISMvalue at 857 and 3000 GHz, in accordance with gas phase evidence for lower metallicity and depletion in these clouds. Unexpected anti-correlated variations of the dust temperature and emission cross-section per H atom are identified in the local ISMand IVCs, a trend that continues intomolecular environments. This suggests that dust growth through aggregation, seen in molecular clouds, is active much earlie…","author":[{"dropping-particle":"","family":"French","given":"Deborah P.","non-dropping-particle":"","parse-names":false,"suffix":""},{"dropping-particle":"","family":"Reed","given":"Mark","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note":"entanglement contributed to decline in fur seals","page":"431-452","publisher":"Department of Commerce, NOAA Technical Memorandum, NMFS, NOAA-TM-NMFS-SWFC-154.","title":"Potential impact of entanglement in marine debris on the population dynamics of the northern fur seal, &lt;i&gt;Callorhinus ursinus&lt;/i&gt;.","type":"paper-conference"},"uris":["http://www.mendeley.com/documents/?uuid=9df2d53a-b027-4db2-ad5e-7ed43726438d"]}],"mendeley":{"formattedCitation":"[6–8]","plainTextFormattedCitation":"[6–8]","previouslyFormattedCitation":"[6–8]"},"properties":{"noteIndex":0},"schema":"https://github.com/citation-style-language/schema/raw/master/csl-citation.json"}</w:instrText>
      </w:r>
      <w:r w:rsidR="00F64CC7">
        <w:fldChar w:fldCharType="separate"/>
      </w:r>
      <w:r w:rsidR="00AC13A8" w:rsidRPr="00AC13A8">
        <w:rPr>
          <w:noProof/>
        </w:rPr>
        <w:t>[6–8]</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AC13A8">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9]","plainTextFormattedCitation":"[2,4,9]","previouslyFormattedCitation":"[2,4,9]"},"properties":{"noteIndex":0},"schema":"https://github.com/citation-style-language/schema/raw/master/csl-citation.json"}</w:instrText>
      </w:r>
      <w:r w:rsidR="001615FC">
        <w:fldChar w:fldCharType="separate"/>
      </w:r>
      <w:r w:rsidR="00AC13A8" w:rsidRPr="00AC13A8">
        <w:rPr>
          <w:noProof/>
        </w:rPr>
        <w:t>[2,4,9]</w:t>
      </w:r>
      <w:r w:rsidR="001615FC">
        <w:fldChar w:fldCharType="end"/>
      </w:r>
      <w:r w:rsidR="001230EF">
        <w:t xml:space="preserve">. </w:t>
      </w:r>
      <w:r w:rsidR="004D0CF1">
        <w:t xml:space="preserve">In this study, entanglement is defined as the presence of marine debris attached to </w:t>
      </w:r>
      <w:r w:rsidR="0072763A">
        <w:t xml:space="preserve">an animal’s </w:t>
      </w:r>
      <w:r w:rsidR="004D0CF1">
        <w:t>body, including material</w:t>
      </w:r>
      <w:r w:rsidR="00440CCA">
        <w:t>s that are</w:t>
      </w:r>
      <w:r w:rsidR="004D0CF1">
        <w:t xml:space="preserve"> looped around the appendages</w:t>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743556E6" w:rsidR="008668CE" w:rsidRDefault="008668CE" w:rsidP="00CA40D3">
      <w:pPr>
        <w:spacing w:line="480" w:lineRule="auto"/>
      </w:pPr>
      <w:r>
        <w:t xml:space="preserve">The mechanisms by which an animal becomes entangled are almost as varied as the entangling materials themselves. </w:t>
      </w:r>
      <w:r w:rsidR="00AC13A8">
        <w:t>Entangling debris can come from terrestrial and marine pollution, and from derelict and active fishing gear.</w:t>
      </w:r>
      <w:r w:rsidR="00AC13A8" w:rsidRPr="001A78BC">
        <w:t xml:space="preserve"> </w:t>
      </w:r>
      <w:r>
        <w:t xml:space="preserve">Any </w:t>
      </w:r>
      <w:r w:rsidR="0034668D">
        <w:t xml:space="preserve">marine </w:t>
      </w:r>
      <w:r>
        <w:t xml:space="preserve">debris that form loops </w:t>
      </w:r>
      <w:r w:rsidR="0034668D">
        <w:t xml:space="preserve">that can </w:t>
      </w:r>
      <w:r w:rsidR="0072763A">
        <w:t xml:space="preserve">ensnare </w:t>
      </w:r>
      <w:r>
        <w:t xml:space="preserve">or </w:t>
      </w:r>
      <w:r w:rsidR="0072763A">
        <w:t>sharp objects</w:t>
      </w:r>
      <w:r w:rsidR="002F3800">
        <w:t xml:space="preserve"> that can embed</w:t>
      </w:r>
      <w:r w:rsidR="0072763A">
        <w:t xml:space="preserve">, such as </w:t>
      </w:r>
      <w:r>
        <w:t>hook</w:t>
      </w:r>
      <w:r w:rsidR="0072763A">
        <w:t>s,</w:t>
      </w:r>
      <w:r>
        <w:t xml:space="preserve"> pose an entanglement risk</w:t>
      </w:r>
      <w:r w:rsidR="0034668D">
        <w:t xml:space="preserve">. </w:t>
      </w:r>
      <w:r w:rsidR="001A78BC">
        <w:t xml:space="preserve">The mechanism of entanglement can often be determined by identifying the entangling material. Packing bands, rubber bands, </w:t>
      </w:r>
      <w:r w:rsidR="00D54FA5">
        <w:t xml:space="preserve">and </w:t>
      </w:r>
      <w:r w:rsidR="001A78BC">
        <w:t>monofilament line</w:t>
      </w:r>
      <w:r w:rsidR="006C1B1C">
        <w:t xml:space="preserve"> </w:t>
      </w:r>
      <w:r w:rsidR="001A78BC">
        <w:t xml:space="preserve">are likely </w:t>
      </w:r>
      <w:r w:rsidR="00D54FA5">
        <w:t>encountered passively as</w:t>
      </w:r>
      <w:r w:rsidR="001A78BC">
        <w:t xml:space="preserve"> debris</w:t>
      </w:r>
      <w:r w:rsidR="00D54FA5">
        <w:t>, while n</w:t>
      </w:r>
      <w:r w:rsidR="006C1B1C">
        <w:t xml:space="preserve">et fragments can be a sign of either passive encounters with floating </w:t>
      </w:r>
      <w:r w:rsidR="00E83B75">
        <w:t>derelict gear</w:t>
      </w:r>
      <w:r w:rsidR="006C1B1C">
        <w:t xml:space="preserve"> or a sign of interaction with an actively fished net</w:t>
      </w:r>
      <w:r w:rsidR="001A78BC">
        <w:t xml:space="preserve">. </w:t>
      </w:r>
      <w:r w:rsidR="00764131">
        <w:t xml:space="preserve"> </w:t>
      </w:r>
      <w:r w:rsidR="0024294E" w:rsidRPr="00D54FA5">
        <w:t>Salmon flashers and other hook and line gear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3B2288">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lt;i&gt;Zalophus californianus&lt;/i&gt;)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rsidR="0024294E">
        <w:fldChar w:fldCharType="separate"/>
      </w:r>
      <w:r w:rsidR="00AC13A8" w:rsidRPr="00AC13A8">
        <w:rPr>
          <w:noProof/>
        </w:rPr>
        <w:t>[10,11]</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debris while attempting to explore or play wit</w:t>
      </w:r>
      <w:r w:rsidR="00607D06">
        <w:t>h them</w:t>
      </w:r>
      <w:r w:rsidR="00764131">
        <w:t xml:space="preserve"> </w:t>
      </w:r>
      <w:r w:rsidR="005D4B40">
        <w:fldChar w:fldCharType="begin" w:fldLock="1"/>
      </w:r>
      <w:r w:rsidR="00AC13A8">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rsidR="005D4B40">
        <w:fldChar w:fldCharType="separate"/>
      </w:r>
      <w:r w:rsidR="00AC13A8" w:rsidRPr="00AC13A8">
        <w:rPr>
          <w:noProof/>
        </w:rPr>
        <w:t>[12,13]</w:t>
      </w:r>
      <w:r w:rsidR="005D4B40">
        <w:fldChar w:fldCharType="end"/>
      </w:r>
      <w:r w:rsidR="00332667">
        <w:t>.</w:t>
      </w:r>
      <w:r w:rsidR="00E1353F">
        <w:t xml:space="preserve"> The factors leading to entanglement </w:t>
      </w:r>
      <w:r w:rsidR="002B5AA8">
        <w:t>in any given location are therefore</w:t>
      </w:r>
      <w:r w:rsidR="00E1353F">
        <w:t xml:space="preserve"> governed by both local and regional dynamics, as ocean currents, upwelling </w:t>
      </w:r>
      <w:r w:rsidR="00E1353F">
        <w:lastRenderedPageBreak/>
        <w:t>patterns, fishing effort</w:t>
      </w:r>
      <w:r w:rsidR="00E24EB2">
        <w:t xml:space="preserve"> and</w:t>
      </w:r>
      <w:r w:rsidR="00C76EB0">
        <w:t xml:space="preserve"> gear types</w:t>
      </w:r>
      <w:r w:rsidR="00E1353F">
        <w:t xml:space="preserve">, prey distributions, </w:t>
      </w:r>
      <w:r w:rsidR="00C76EB0">
        <w:t>abundance of pinnipeds</w:t>
      </w:r>
      <w:r w:rsidR="00E1353F">
        <w:t xml:space="preserve">, and marine traffic patterns all may contribute to </w:t>
      </w:r>
      <w:r w:rsidR="002B5AA8">
        <w:t>both the distribution of entangling materials and the behavior of pinnipeds in the area</w:t>
      </w:r>
      <w:r w:rsidR="00E1353F">
        <w:t xml:space="preserve"> </w:t>
      </w:r>
      <w:r w:rsidR="00434CCC">
        <w:fldChar w:fldCharType="begin" w:fldLock="1"/>
      </w:r>
      <w:r w:rsidR="00AC13A8">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r w:rsidR="00434CCC">
        <w:fldChar w:fldCharType="separate"/>
      </w:r>
      <w:r w:rsidR="00AC13A8" w:rsidRPr="00AC13A8">
        <w:rPr>
          <w:noProof/>
        </w:rPr>
        <w:t>[9,14–17]</w:t>
      </w:r>
      <w:r w:rsidR="00434CCC">
        <w:fldChar w:fldCharType="end"/>
      </w:r>
      <w:r w:rsidR="00E1353F">
        <w:t xml:space="preserve">. </w:t>
      </w:r>
    </w:p>
    <w:p w14:paraId="7B904AC9" w14:textId="03904002"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if the observed entanglements were negatively impacting the populations.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Based on previous studies, we expected to see entanglements caused by mainly packing bands and netting</w:t>
      </w:r>
      <w:r w:rsidR="00A67720">
        <w:t xml:space="preserve"> </w:t>
      </w:r>
      <w:r w:rsidR="00A67720">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9,18–20]","plainTextFormattedCitation":"[1,4,9,18–20]","previouslyFormattedCitation":"[1,4,9,18–20]"},"properties":{"noteIndex":0},"schema":"https://github.com/citation-style-language/schema/raw/master/csl-citation.json"}</w:instrText>
      </w:r>
      <w:r w:rsidR="00A67720">
        <w:fldChar w:fldCharType="separate"/>
      </w:r>
      <w:r w:rsidR="00AC13A8" w:rsidRPr="00AC13A8">
        <w:rPr>
          <w:noProof/>
        </w:rPr>
        <w:t>[1,4,9,18–20]</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mid- to late-</w:t>
      </w:r>
      <w:r w:rsidR="00A67720">
        <w:t>summer months</w:t>
      </w:r>
      <w:r w:rsidR="005B7941">
        <w:t xml:space="preserve"> </w:t>
      </w:r>
      <w:r w:rsidR="005E79D1">
        <w:t xml:space="preserve">due to these being the </w:t>
      </w:r>
      <w:r w:rsidR="005E79D1">
        <w:t xml:space="preserve">peak </w:t>
      </w:r>
      <w:r w:rsidR="005E79D1">
        <w:t>months for recreational and commercial fishing effort</w:t>
      </w:r>
      <w:r w:rsidR="00A67720">
        <w:t>.</w:t>
      </w:r>
      <w:r w:rsidR="004D0CF1" w:rsidRPr="000D023F">
        <w:t xml:space="preserve"> </w:t>
      </w:r>
      <w:r w:rsidR="0027024E">
        <w:t xml:space="preserve">We also compared entanglement rates with beach debris survey data to discern patterns in entanglement occurrence due to material availability, and with the stranding record to </w:t>
      </w:r>
      <w:r w:rsidR="00523D02">
        <w:t xml:space="preserve">briefly </w:t>
      </w:r>
      <w:r w:rsidR="0027024E">
        <w:t xml:space="preserve">explore the impacts of entanglement on </w:t>
      </w:r>
      <w:r w:rsidR="00501B7D">
        <w:t xml:space="preserve">health and </w:t>
      </w:r>
      <w:r w:rsidR="0027024E">
        <w:t xml:space="preserve">survival.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134DBEFB" w:rsidR="004B567A" w:rsidRPr="004B567A" w:rsidRDefault="004B567A" w:rsidP="00CA40D3">
      <w:pPr>
        <w:pStyle w:val="Heading2"/>
        <w:spacing w:line="480" w:lineRule="auto"/>
      </w:pPr>
      <w:r>
        <w:t>Data Collection</w:t>
      </w:r>
    </w:p>
    <w:p w14:paraId="575493C4" w14:textId="053F4E8F" w:rsidR="008F71E8" w:rsidRDefault="008F71E8" w:rsidP="00CA40D3">
      <w:pPr>
        <w:spacing w:line="480" w:lineRule="auto"/>
      </w:pPr>
      <w:r w:rsidRPr="00C626CD">
        <w:t xml:space="preserve">The National Marine Fisheries Service reviewed and approved our research methodologies and granted Marine Mammal Protection Act research permits 14326, 13430, and 19430. We </w:t>
      </w:r>
      <w:r>
        <w:t xml:space="preserve">also </w:t>
      </w:r>
      <w:r w:rsidRPr="00C626CD">
        <w:t xml:space="preserve">obtained Special 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23AED570" w14:textId="588DD196" w:rsidR="009F4365" w:rsidRDefault="003C69EB" w:rsidP="007D522F">
      <w:pPr>
        <w:spacing w:line="480" w:lineRule="auto"/>
      </w:pPr>
      <w:r>
        <w:lastRenderedPageBreak/>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 xml:space="preserve">complexes </w:t>
      </w:r>
      <w:r w:rsidR="003854FD">
        <w:t>(</w:t>
      </w:r>
      <w:r w:rsidR="00C47EA5">
        <w:t>Fig 1</w:t>
      </w:r>
      <w:r w:rsidR="003854FD">
        <w:t>).</w:t>
      </w:r>
      <w:r w:rsidR="008F71E8">
        <w:t xml:space="preserve"> Occasionally, surveyors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 xml:space="preserve">Surveys often did not include all haulouts during a day due to logistical challenges such as sea conditions and daylight.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w:t>
      </w:r>
      <w:r w:rsidR="002F3800">
        <w:t>individuals but were still photographed to identify the source and nature of the injury.</w:t>
      </w:r>
      <w:r w:rsidR="009951FD">
        <w:t xml:space="preserve"> </w:t>
      </w:r>
      <w:r w:rsidR="001B19E5">
        <w:t xml:space="preserve">Entanglement and count data are publicly available through Mendeley Data </w:t>
      </w:r>
      <w:r w:rsidR="001B19E5">
        <w:fldChar w:fldCharType="begin" w:fldLock="1"/>
      </w:r>
      <w:r w:rsidR="006B3402">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sidR="001B19E5">
        <w:fldChar w:fldCharType="separate"/>
      </w:r>
      <w:r w:rsidR="001B19E5" w:rsidRPr="001B19E5">
        <w:rPr>
          <w:noProof/>
        </w:rPr>
        <w:t>[21]</w:t>
      </w:r>
      <w:r w:rsidR="001B19E5">
        <w:fldChar w:fldCharType="end"/>
      </w:r>
      <w:r w:rsidR="001B19E5">
        <w:t>.</w:t>
      </w:r>
    </w:p>
    <w:p w14:paraId="3BA6BC32" w14:textId="620FAB5A" w:rsidR="00BD47E5" w:rsidRDefault="00A8695D" w:rsidP="004730EF">
      <w:pPr>
        <w:pStyle w:val="Caption"/>
        <w:spacing w:line="480" w:lineRule="auto"/>
      </w:pPr>
      <w:r>
        <w:t xml:space="preserve">Fig </w:t>
      </w:r>
      <w:r w:rsidR="00284A67">
        <w:fldChar w:fldCharType="begin"/>
      </w:r>
      <w:r w:rsidR="00284A67">
        <w:instrText xml:space="preserve"> SEQ Figure \* ARABIC </w:instrText>
      </w:r>
      <w:r w:rsidR="00284A67">
        <w:fldChar w:fldCharType="separate"/>
      </w:r>
      <w:r w:rsidR="008D0DD4">
        <w:rPr>
          <w:noProof/>
        </w:rPr>
        <w:t>1</w:t>
      </w:r>
      <w:r w:rsidR="00284A67">
        <w:rPr>
          <w:noProof/>
        </w:rPr>
        <w:fldChar w:fldCharType="end"/>
      </w:r>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surveyed for entangled individuals: Tatoosh Island, the Bodelteh Islands, Carroll Island, and Sea Lion Rock.</w:t>
      </w:r>
    </w:p>
    <w:p w14:paraId="285D3228" w14:textId="77777777" w:rsidR="00A56167" w:rsidRDefault="00A56167" w:rsidP="00A56167">
      <w:pPr>
        <w:pStyle w:val="Heading2"/>
        <w:spacing w:line="480" w:lineRule="auto"/>
      </w:pPr>
      <w:r>
        <w:t>Population Trends</w:t>
      </w:r>
    </w:p>
    <w:p w14:paraId="1A59FA48" w14:textId="77777777" w:rsidR="00A56167" w:rsidRDefault="00A56167" w:rsidP="00A56167">
      <w:pPr>
        <w:spacing w:line="480" w:lineRule="auto"/>
      </w:pPr>
      <w:r>
        <w:t>Population trends were calculated using a three-step process. First, for each species we pooled the counts from the four major haulout complexes on days when all four haulouts were visited. Next, we averaged all complete survey days within a month for a monthly average. Last, we averaged the mean monthly counts for an annual estimate of the average number of Steller and California sea lions using the four major haulout complexes over the study duration. The observed change in annual counts were calculated for each year using the formula</w:t>
      </w:r>
    </w:p>
    <w:p w14:paraId="08E35628" w14:textId="7BE4A2C6" w:rsidR="00A56167" w:rsidRDefault="00A56167" w:rsidP="00A56167">
      <w:pPr>
        <w:spacing w:line="480" w:lineRule="auto"/>
        <w:jc w:val="center"/>
        <w:rPr>
          <w:rFonts w:eastAsiaTheme="minorEastAsia"/>
        </w:rPr>
      </w:pPr>
      <m:oMath>
        <m:func>
          <m:funcPr>
            <m:ctrlPr>
              <w:rPr>
                <w:rFonts w:ascii="Cambria Math" w:hAnsi="Cambria Math"/>
              </w:rPr>
            </m:ctrlPr>
          </m:funcPr>
          <m:fNa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m:t>
            </m:r>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Pr>
          <w:rFonts w:eastAsiaTheme="minorEastAsia"/>
        </w:rPr>
        <w:t xml:space="preserve"> </w:t>
      </w:r>
    </w:p>
    <w:p w14:paraId="0E2D9130" w14:textId="6F83FF4B" w:rsidR="00A56167" w:rsidRDefault="00A56167" w:rsidP="00A56167">
      <w:pPr>
        <w:spacing w:line="480" w:lineRule="auto"/>
      </w:pPr>
      <w:r>
        <w:rPr>
          <w:rFonts w:eastAsiaTheme="minorEastAsia"/>
        </w:rPr>
        <w:lastRenderedPageBreak/>
        <w:t xml:space="preserve">where </w:t>
      </w:r>
      <w:r w:rsidR="000D5646" w:rsidRPr="000D5646">
        <w:rPr>
          <w:rFonts w:eastAsiaTheme="minorEastAsia"/>
          <w:i/>
          <w:iCs/>
        </w:rPr>
        <w:t>r</w:t>
      </w:r>
      <w:r w:rsidR="000D5646" w:rsidRPr="000D5646">
        <w:rPr>
          <w:rFonts w:eastAsiaTheme="minorEastAsia"/>
          <w:i/>
          <w:iCs/>
          <w:vertAlign w:val="subscript"/>
        </w:rPr>
        <w:t>t</w:t>
      </w:r>
      <w:r w:rsidR="000D5646">
        <w:rPr>
          <w:rFonts w:eastAsiaTheme="minorEastAsia"/>
        </w:rPr>
        <w:t xml:space="preserve"> is the realized per capita rate of population change</w:t>
      </w:r>
      <w:r w:rsidR="00231D6B">
        <w:rPr>
          <w:rFonts w:eastAsiaTheme="minorEastAsia"/>
        </w:rPr>
        <w:t>,</w:t>
      </w:r>
      <w:r w:rsidR="000D5646">
        <w:rPr>
          <w:rFonts w:eastAsiaTheme="minorEastAsia"/>
        </w:rPr>
        <w:t xml:space="preserve"> </w:t>
      </w:r>
      <w:r w:rsidRPr="00553DA4">
        <w:rPr>
          <w:rFonts w:eastAsiaTheme="minorEastAsia"/>
          <w:i/>
        </w:rPr>
        <w:t>t</w:t>
      </w:r>
      <w:r>
        <w:rPr>
          <w:rFonts w:eastAsiaTheme="minorEastAsia"/>
        </w:rPr>
        <w:t xml:space="preserve"> is year</w:t>
      </w:r>
      <w:r w:rsidR="00231D6B">
        <w:rPr>
          <w:rFonts w:eastAsiaTheme="minorEastAsia"/>
        </w:rPr>
        <w:t>,</w:t>
      </w:r>
      <w:r>
        <w:rPr>
          <w:rFonts w:eastAsiaTheme="minorEastAsia"/>
        </w:rPr>
        <w:t xml:space="preserve"> and </w:t>
      </w:r>
      <w:r w:rsidRPr="00553DA4">
        <w:rPr>
          <w:rFonts w:eastAsiaTheme="minorEastAsia"/>
          <w:i/>
        </w:rPr>
        <w:t>N</w:t>
      </w:r>
      <w:r>
        <w:rPr>
          <w:rFonts w:eastAsiaTheme="minorEastAsia"/>
        </w:rPr>
        <w:t xml:space="preserve"> is the average count for the year</w:t>
      </w:r>
      <w:r w:rsidR="002F1E04">
        <w:t>. The annual rates of change were</w:t>
      </w:r>
      <w:r>
        <w:t xml:space="preserve"> then averaged over all study years to produce the overall average </w:t>
      </w:r>
      <w:r w:rsidR="00F35442">
        <w:t>rate of change in haulout counts</w:t>
      </w:r>
      <w:r>
        <w:t xml:space="preserve"> for each species. We excluded 2018 data from the analysis because there were no survey days that covered all four haulout sites after June, potentially biasing the counts by not including the full range of seasonal variation (Table 1).</w:t>
      </w:r>
    </w:p>
    <w:p w14:paraId="2DA923F7" w14:textId="77777777" w:rsidR="00BE03EA" w:rsidRDefault="00BE03EA" w:rsidP="00BE03EA">
      <w:pPr>
        <w:pStyle w:val="Caption"/>
        <w:keepNext/>
        <w:spacing w:line="480" w:lineRule="auto"/>
      </w:pPr>
      <w:r>
        <w:t xml:space="preserve">Table </w:t>
      </w:r>
      <w:r>
        <w:fldChar w:fldCharType="begin"/>
      </w:r>
      <w:r>
        <w:instrText xml:space="preserve"> SEQ Table \* ARABIC </w:instrText>
      </w:r>
      <w:r>
        <w:fldChar w:fldCharType="separate"/>
      </w:r>
      <w:r>
        <w:rPr>
          <w:noProof/>
        </w:rPr>
        <w:t>1</w:t>
      </w:r>
      <w:r>
        <w:rPr>
          <w:noProof/>
        </w:rPr>
        <w:fldChar w:fldCharType="end"/>
      </w:r>
      <w:r>
        <w:t>: The number of surveys 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E03EA" w:rsidRPr="00F22896" w14:paraId="345908C3" w14:textId="77777777" w:rsidTr="002200C4">
        <w:trPr>
          <w:trHeight w:val="300"/>
        </w:trPr>
        <w:tc>
          <w:tcPr>
            <w:tcW w:w="5000" w:type="pct"/>
            <w:gridSpan w:val="15"/>
            <w:tcBorders>
              <w:top w:val="nil"/>
              <w:left w:val="nil"/>
              <w:bottom w:val="single" w:sz="4" w:space="0" w:color="9BC2E6"/>
              <w:right w:val="nil"/>
            </w:tcBorders>
            <w:shd w:val="clear" w:color="DDEBF7" w:fill="DDEBF7"/>
            <w:vAlign w:val="center"/>
          </w:tcPr>
          <w:p w14:paraId="4CD57792" w14:textId="77777777" w:rsidR="00BE03EA" w:rsidRPr="00F22896" w:rsidRDefault="00BE03EA" w:rsidP="002200C4">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E03EA" w:rsidRPr="00F22896" w14:paraId="07E10421" w14:textId="77777777" w:rsidTr="002200C4">
        <w:trPr>
          <w:trHeight w:val="300"/>
        </w:trPr>
        <w:tc>
          <w:tcPr>
            <w:tcW w:w="168" w:type="pct"/>
            <w:tcBorders>
              <w:top w:val="nil"/>
              <w:left w:val="nil"/>
              <w:bottom w:val="single" w:sz="4" w:space="0" w:color="9BC2E6"/>
              <w:right w:val="nil"/>
            </w:tcBorders>
            <w:shd w:val="clear" w:color="DDEBF7" w:fill="DDEBF7"/>
          </w:tcPr>
          <w:p w14:paraId="56B1E9D2" w14:textId="77777777" w:rsidR="00BE03EA" w:rsidRPr="00F22896" w:rsidRDefault="00BE03EA" w:rsidP="002200C4">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263F3FC" w14:textId="77777777" w:rsidR="00BE03EA" w:rsidRPr="00F22896" w:rsidRDefault="00BE03EA" w:rsidP="002200C4">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93C417"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2D69360"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CE0C5BC"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60E7A83"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347EDCCA"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01E90C20"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482D9D3"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0AEB6852"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40DD527"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1B6F7F6"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03535417"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ECDA0EB"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21A31172"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E03EA" w:rsidRPr="00F22896" w14:paraId="3DD61011" w14:textId="77777777" w:rsidTr="002200C4">
        <w:trPr>
          <w:trHeight w:val="300"/>
        </w:trPr>
        <w:tc>
          <w:tcPr>
            <w:tcW w:w="168" w:type="pct"/>
            <w:vMerge w:val="restart"/>
            <w:tcBorders>
              <w:top w:val="nil"/>
              <w:left w:val="nil"/>
              <w:right w:val="nil"/>
            </w:tcBorders>
            <w:textDirection w:val="btLr"/>
            <w:vAlign w:val="center"/>
          </w:tcPr>
          <w:p w14:paraId="5E6824ED" w14:textId="77777777" w:rsidR="00BE03EA" w:rsidRPr="00F22896" w:rsidRDefault="00BE03EA" w:rsidP="002200C4">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5C5D881D"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0B3BAF95"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BCBA1F3"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E10B14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16EE8DD"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6E80C8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34566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5E392D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684DCA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210F20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F21620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EB9EFC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E303AF2"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B5242B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E03EA" w:rsidRPr="00F22896" w14:paraId="72A5A4C8" w14:textId="77777777" w:rsidTr="002200C4">
        <w:trPr>
          <w:trHeight w:val="300"/>
        </w:trPr>
        <w:tc>
          <w:tcPr>
            <w:tcW w:w="168" w:type="pct"/>
            <w:vMerge/>
            <w:tcBorders>
              <w:left w:val="nil"/>
              <w:right w:val="nil"/>
            </w:tcBorders>
          </w:tcPr>
          <w:p w14:paraId="58332EBF"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E9535AC"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7D38CA9E"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6C20604"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6D693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C6B6CA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34298B"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C2AA27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AA7C1DE"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0C5273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67CFF2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5472A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6BF319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FDE69E5"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2917E44"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E03EA" w:rsidRPr="00F22896" w14:paraId="48D59F87" w14:textId="77777777" w:rsidTr="002200C4">
        <w:trPr>
          <w:trHeight w:val="300"/>
        </w:trPr>
        <w:tc>
          <w:tcPr>
            <w:tcW w:w="168" w:type="pct"/>
            <w:vMerge/>
            <w:tcBorders>
              <w:left w:val="nil"/>
              <w:right w:val="nil"/>
            </w:tcBorders>
          </w:tcPr>
          <w:p w14:paraId="57AF81B1"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0F5904"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7ED6AFA3"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D1D0179"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CE2FB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0A22A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8E034F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C5CA88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29BABAE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7BA12B0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0FC6FB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717C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B38D63B"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E7F8F9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7EB38A8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E03EA" w:rsidRPr="00F22896" w14:paraId="5EC752CC" w14:textId="77777777" w:rsidTr="002200C4">
        <w:trPr>
          <w:trHeight w:val="300"/>
        </w:trPr>
        <w:tc>
          <w:tcPr>
            <w:tcW w:w="168" w:type="pct"/>
            <w:vMerge/>
            <w:tcBorders>
              <w:left w:val="nil"/>
              <w:right w:val="nil"/>
            </w:tcBorders>
          </w:tcPr>
          <w:p w14:paraId="4655D316"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58FD30C"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59A06E51"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AB4F60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B4FA49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96A0F4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4D9934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9F4CFC1"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D316B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01AA6F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845F1E"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641F8B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BF02148"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39B0F4"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466CC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E03EA" w:rsidRPr="00F22896" w14:paraId="2CB9B6CD" w14:textId="77777777" w:rsidTr="002200C4">
        <w:trPr>
          <w:trHeight w:val="300"/>
        </w:trPr>
        <w:tc>
          <w:tcPr>
            <w:tcW w:w="168" w:type="pct"/>
            <w:vMerge/>
            <w:tcBorders>
              <w:left w:val="nil"/>
              <w:right w:val="nil"/>
            </w:tcBorders>
          </w:tcPr>
          <w:p w14:paraId="1FC053C6"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05A897B"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C58F027"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01D20D"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FE3F3F2"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7125FBB"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6EF7A7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396EB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259FDF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16F994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15848B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12EB053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344CF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A7AC50E"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2E66B94"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E03EA" w:rsidRPr="00F22896" w14:paraId="0D2316C4" w14:textId="77777777" w:rsidTr="002200C4">
        <w:trPr>
          <w:trHeight w:val="300"/>
        </w:trPr>
        <w:tc>
          <w:tcPr>
            <w:tcW w:w="168" w:type="pct"/>
            <w:vMerge/>
            <w:tcBorders>
              <w:left w:val="nil"/>
              <w:right w:val="nil"/>
            </w:tcBorders>
          </w:tcPr>
          <w:p w14:paraId="6BA6AC7D"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4342554"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F88F35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3EC12C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98D1F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BBB54E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CB61FC0"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1ECFB2A"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6C622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FF7C8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8ACD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EAB84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2AB3F6C"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EACF9B6"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F48F1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E03EA" w:rsidRPr="00F22896" w14:paraId="550D726C" w14:textId="77777777" w:rsidTr="002200C4">
        <w:trPr>
          <w:trHeight w:val="300"/>
        </w:trPr>
        <w:tc>
          <w:tcPr>
            <w:tcW w:w="168" w:type="pct"/>
            <w:vMerge/>
            <w:tcBorders>
              <w:left w:val="nil"/>
              <w:right w:val="nil"/>
            </w:tcBorders>
          </w:tcPr>
          <w:p w14:paraId="162D1EC5"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C021C91"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80EDEE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8B651E"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7B3181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2CB15081"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96A266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850FAF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B8A7A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803936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3B581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BAF83F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76635C8"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72A032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1C81D0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E03EA" w:rsidRPr="00F22896" w14:paraId="22E6D547" w14:textId="77777777" w:rsidTr="002200C4">
        <w:trPr>
          <w:trHeight w:val="300"/>
        </w:trPr>
        <w:tc>
          <w:tcPr>
            <w:tcW w:w="168" w:type="pct"/>
            <w:vMerge/>
            <w:tcBorders>
              <w:left w:val="nil"/>
              <w:right w:val="nil"/>
            </w:tcBorders>
          </w:tcPr>
          <w:p w14:paraId="7FEB88E0"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9EEEBF2"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2DDE4C0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185DD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D5207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4BCF93"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366F991"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810E3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20BF67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FFB889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B547F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8962FC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4B40B42"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A20C9A2"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6E3F97B"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E03EA" w:rsidRPr="00F22896" w14:paraId="51298DD8" w14:textId="77777777" w:rsidTr="002200C4">
        <w:trPr>
          <w:trHeight w:val="300"/>
        </w:trPr>
        <w:tc>
          <w:tcPr>
            <w:tcW w:w="168" w:type="pct"/>
            <w:vMerge/>
            <w:tcBorders>
              <w:left w:val="nil"/>
              <w:bottom w:val="nil"/>
              <w:right w:val="nil"/>
            </w:tcBorders>
          </w:tcPr>
          <w:p w14:paraId="0C90C65C"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16686D"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5BB0EF7E"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DE0A312"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DCAB6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5A85B4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6C3340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9AF939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3FBEA1D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F526FB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895BB4A"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33EFBF8"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2553D20"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B16BAE9"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20D3EA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E03EA" w:rsidRPr="00F22896" w14:paraId="702C823D" w14:textId="77777777" w:rsidTr="002200C4">
        <w:trPr>
          <w:trHeight w:val="300"/>
        </w:trPr>
        <w:tc>
          <w:tcPr>
            <w:tcW w:w="168" w:type="pct"/>
            <w:tcBorders>
              <w:top w:val="single" w:sz="4" w:space="0" w:color="9BC2E6"/>
              <w:left w:val="nil"/>
              <w:bottom w:val="nil"/>
              <w:right w:val="nil"/>
            </w:tcBorders>
            <w:shd w:val="clear" w:color="DDEBF7" w:fill="DDEBF7"/>
          </w:tcPr>
          <w:p w14:paraId="42337701" w14:textId="77777777" w:rsidR="00BE03EA" w:rsidRPr="00F22896" w:rsidRDefault="00BE03EA" w:rsidP="002200C4">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4B69428B" w14:textId="77777777" w:rsidR="00BE03EA" w:rsidRPr="00F22896" w:rsidRDefault="00BE03EA" w:rsidP="002200C4">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202ABEE4"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2E9F5FD"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048EB77E"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7222024F"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1DBF90FB"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59299F76"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CD74723"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59D0D850"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3C0763A8"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028701C5"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105B9EF6"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25EE0648"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773CA81"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5F15FBF" w14:textId="77777777" w:rsidR="00BE03EA" w:rsidRPr="00A56167" w:rsidRDefault="00BE03EA" w:rsidP="00A56167">
      <w:pPr>
        <w:spacing w:line="480" w:lineRule="auto"/>
        <w:rPr>
          <w:rFonts w:eastAsiaTheme="minorEastAsia"/>
        </w:rPr>
      </w:pPr>
    </w:p>
    <w:p w14:paraId="648FC8A9" w14:textId="3EA189E7" w:rsidR="00A8695D" w:rsidRDefault="00A8695D" w:rsidP="00CA40D3">
      <w:pPr>
        <w:pStyle w:val="Heading2"/>
        <w:spacing w:line="480" w:lineRule="auto"/>
      </w:pPr>
      <w:r>
        <w:t>Entanglement Rates</w:t>
      </w:r>
    </w:p>
    <w:p w14:paraId="65DEE6A5" w14:textId="77492D66" w:rsidR="008D1B29" w:rsidRDefault="00712105" w:rsidP="00CA40D3">
      <w:pPr>
        <w:spacing w:line="480" w:lineRule="auto"/>
      </w:pPr>
      <w:r>
        <w:t>Our goal was to calculate an average annual entanglement rate for California and Steller sea lions for the northern Washington coast. Our survey effort was greatest during the summer and early fall when sea conditions were most predictable</w:t>
      </w:r>
      <w:r w:rsidR="00B32DE9">
        <w:t xml:space="preserve"> (Table 1)</w:t>
      </w:r>
      <w:r>
        <w:t xml:space="preserve">. In order to ensure that our calculated entanglement rate was representative of the year, and not biased to time periods when we had more surveys, we calculated average yearly entanglement rates using a multistep process. Counts of the total number of </w:t>
      </w:r>
      <w:r>
        <w:lastRenderedPageBreak/>
        <w:t>individuals hauled out and counts of entangled individuals</w:t>
      </w:r>
      <w:r w:rsidR="00C038FB">
        <w:t>, including both active and inactive entanglements taken from photo</w:t>
      </w:r>
      <w:r w:rsidR="00903951">
        <w:t>g</w:t>
      </w:r>
      <w:r w:rsidR="00C038FB">
        <w:t>raphs and survey notes</w:t>
      </w:r>
      <w:r w:rsidR="00903951">
        <w:t>,</w:t>
      </w:r>
      <w:r>
        <w:t xml:space="preserve"> were pooled across haulout </w:t>
      </w:r>
      <w:r w:rsidR="00D366E3">
        <w:t xml:space="preserve">complexes </w:t>
      </w:r>
      <w:r>
        <w:t xml:space="preserve">within survey days, and an entanglement rate was calculated for each survey day by dividing the total number of entangled individuals by the total count. Average </w:t>
      </w:r>
      <w:r w:rsidR="004A20E9">
        <w:t xml:space="preserve">entanglement </w:t>
      </w:r>
      <w:r>
        <w:t>rates were then calculated for each month of the nine-year study perio</w:t>
      </w:r>
      <w:r w:rsidR="004A20E9">
        <w:t xml:space="preserve">d. The </w:t>
      </w:r>
      <w:r w:rsidR="00903951">
        <w:t>mean</w:t>
      </w:r>
      <w:r w:rsidR="004A20E9">
        <w:t xml:space="preserve"> rates for each month of the study were</w:t>
      </w:r>
      <w:r>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t>to discern seasonal and annual patterns</w:t>
      </w:r>
      <w:r w:rsidR="005F2267">
        <w:t xml:space="preserve">, which were analyzed using </w:t>
      </w:r>
      <w:r w:rsidR="00651661">
        <w:t xml:space="preserve">single-factor </w:t>
      </w:r>
      <w:r w:rsidR="005F2267">
        <w:t>ANOVA</w:t>
      </w:r>
      <w:r w:rsidR="00CF48EF">
        <w:t xml:space="preserve"> and Tukey-Kramer post-hoc tests</w:t>
      </w:r>
      <w:r w:rsidR="005F2267">
        <w:t xml:space="preserve">. </w:t>
      </w:r>
      <w:r>
        <w:t xml:space="preserve">An overall average entanglement rate was calculated for each species by taking the average of the monthly </w:t>
      </w:r>
      <w:r w:rsidR="00903951">
        <w:t>mean</w:t>
      </w:r>
      <w:r>
        <w:t xml:space="preserve"> entanglement rates.</w:t>
      </w:r>
      <w:r w:rsidR="00C20A8E">
        <w:t xml:space="preserve"> </w:t>
      </w:r>
      <w:r w:rsidR="00807CDE">
        <w:t xml:space="preserve">We used a </w:t>
      </w:r>
      <w:r w:rsidR="00532FF3">
        <w:t>p</w:t>
      </w:r>
      <w:r w:rsidR="00807CDE">
        <w:t xml:space="preserve">aired </w:t>
      </w:r>
      <w:r w:rsidR="00F62065">
        <w:t xml:space="preserve">two-tailed </w:t>
      </w:r>
      <w:r w:rsidR="00532FF3">
        <w:t>t</w:t>
      </w:r>
      <w:r w:rsidR="00807CDE">
        <w:t xml:space="preserve">-test to compare the average entanglement rate for Steller and California sea lions with monthly averages (n=12) as our sampling unit. </w:t>
      </w:r>
      <w:r w:rsidR="0008464F" w:rsidRPr="0008464F">
        <w:t xml:space="preserve">We conducted a literature review to </w:t>
      </w:r>
      <w:r w:rsidR="0008464F">
        <w:t>catalog</w:t>
      </w:r>
      <w:r w:rsidR="0008464F" w:rsidRPr="0008464F">
        <w:t xml:space="preserve"> published </w:t>
      </w:r>
      <w:r w:rsidR="0008464F">
        <w:t>entanglement rates</w:t>
      </w:r>
      <w:r w:rsidR="0008464F" w:rsidRPr="0008464F">
        <w:t xml:space="preserve"> for </w:t>
      </w:r>
      <w:r w:rsidR="0008464F">
        <w:t xml:space="preserve">California and Steller sea lions along with other </w:t>
      </w:r>
      <w:r w:rsidR="00350472">
        <w:t>otariid</w:t>
      </w:r>
      <w:r w:rsidR="0008464F">
        <w:t xml:space="preserve"> species</w:t>
      </w:r>
      <w:r w:rsidR="0008464F" w:rsidRPr="0008464F">
        <w:t xml:space="preserve"> to provide </w:t>
      </w:r>
      <w:r w:rsidR="0008464F">
        <w:t>a</w:t>
      </w:r>
      <w:r w:rsidR="0008464F" w:rsidRPr="0008464F">
        <w:t xml:space="preserve"> compar</w:t>
      </w:r>
      <w:r w:rsidR="0008464F">
        <w:t>ison</w:t>
      </w:r>
      <w:r w:rsidR="0008464F" w:rsidRPr="0008464F">
        <w:t xml:space="preserve"> to our calculated rates</w:t>
      </w:r>
      <w:r w:rsidR="0008464F">
        <w:t>.</w:t>
      </w:r>
    </w:p>
    <w:p w14:paraId="3551314F" w14:textId="3F9A0E7B" w:rsidR="00A8695D" w:rsidRDefault="00C55ED6" w:rsidP="00CA40D3">
      <w:pPr>
        <w:pStyle w:val="Heading2"/>
        <w:spacing w:line="480" w:lineRule="auto"/>
      </w:pPr>
      <w:r>
        <w:t>Photo</w:t>
      </w:r>
      <w:r w:rsidR="00A8695D">
        <w:t xml:space="preserve"> Analysis</w:t>
      </w:r>
    </w:p>
    <w:p w14:paraId="4B2885B3" w14:textId="05393067"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bookmarkStart w:id="1"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shape</w:t>
      </w:r>
      <w:r w:rsidR="006873F0">
        <w:t xml:space="preserve">, whisker length, </w:t>
      </w:r>
      <w:r w:rsidR="00F071F5">
        <w:t>and presence of secondary sexual features</w:t>
      </w:r>
      <w:r w:rsidR="00375FDE">
        <w:t>.</w:t>
      </w:r>
      <w:r w:rsidR="001A438E">
        <w:t xml:space="preserve"> </w:t>
      </w:r>
      <w:bookmarkEnd w:id="1"/>
      <w:r w:rsidR="00C55ED6">
        <w:t>The proportion of entangled individuals in each sex and age class were calculated.</w:t>
      </w:r>
    </w:p>
    <w:p w14:paraId="6EAABEA4" w14:textId="0F176C33" w:rsidR="00A8695D" w:rsidRDefault="0089338A" w:rsidP="00CA40D3">
      <w:pPr>
        <w:spacing w:line="480" w:lineRule="auto"/>
      </w:pPr>
      <w:r>
        <w:t>Entang</w:t>
      </w:r>
      <w:r w:rsidR="00961214">
        <w:t>ling material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60</w:t>
      </w:r>
      <w:r w:rsidR="0063021C">
        <w:t xml:space="preserve"> – 200</w:t>
      </w:r>
      <w:r w:rsidR="00A87CEA">
        <w:t xml:space="preserve">cm </w:t>
      </w:r>
      <w:r w:rsidR="00933504">
        <w:t xml:space="preserve">leader </w:t>
      </w:r>
      <w:r w:rsidR="001D1C26">
        <w:t>ahead of</w:t>
      </w:r>
      <w:r w:rsidR="00144A77">
        <w:t xml:space="preserve"> the </w:t>
      </w:r>
      <w:r w:rsidR="00A87CEA">
        <w:t>lure or baited hook</w:t>
      </w:r>
      <w:r w:rsidR="0048358F">
        <w:t>. The hook from the lure or baited hook is often swallowed</w:t>
      </w:r>
      <w:r w:rsidR="00144A77">
        <w:t xml:space="preserve"> leaving the flasher to dangle out </w:t>
      </w:r>
      <w:r w:rsidR="009E329F">
        <w:t xml:space="preserve">of </w:t>
      </w:r>
      <w:r w:rsidR="00144A77">
        <w:t>the mouth</w:t>
      </w:r>
      <w:r w:rsidR="00933504">
        <w:t xml:space="preserve"> by the </w:t>
      </w:r>
      <w:r w:rsidR="00933504">
        <w:lastRenderedPageBreak/>
        <w:t>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entangled individual</w:t>
      </w:r>
      <w:r w:rsidR="00AB76CD">
        <w:t>s</w:t>
      </w:r>
      <w:r w:rsidR="00144A77">
        <w:t xml:space="preserve">. Rubber bands </w:t>
      </w:r>
      <w:r w:rsidR="00447724">
        <w:t>are</w:t>
      </w:r>
      <w:r w:rsidR="00B4373F">
        <w:t xml:space="preserv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commonly used in recreational fisheries and for leaders in commercial salmon fisheries</w:t>
      </w:r>
      <w:r w:rsidR="00447724">
        <w:t xml:space="preserve"> and </w:t>
      </w:r>
      <w:r w:rsidR="00395EE6">
        <w:t xml:space="preserve">were differentiated from gillnets by the </w:t>
      </w:r>
      <w:r w:rsidR="00CE5D9B">
        <w:t>absence</w:t>
      </w:r>
      <w:r w:rsidR="00395EE6">
        <w:t xml:space="preserve"> of knot</w:t>
      </w:r>
      <w:r w:rsidR="001D1C26">
        <w:t>ted webbing</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 xml:space="preserve">Animals with evidence of a </w:t>
      </w:r>
      <w:r w:rsidR="00CA204F">
        <w:t>previous</w:t>
      </w:r>
      <w:r w:rsidR="00395EE6">
        <w:t xml:space="preserve"> entanglement </w:t>
      </w:r>
      <w:r w:rsidR="00E468B2">
        <w:t>but where</w:t>
      </w:r>
      <w:r w:rsidR="00395EE6">
        <w:t xml:space="preserve"> no debris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w:t>
      </w:r>
      <w:r w:rsidR="00D53644">
        <w:t>summarized and reported</w:t>
      </w:r>
      <w:r w:rsidR="001A438E">
        <w:t xml:space="preserve"> </w:t>
      </w:r>
      <w:r w:rsidR="00744C2A">
        <w:t xml:space="preserve">over months </w:t>
      </w:r>
      <w:r w:rsidR="00225B81">
        <w:t>and</w:t>
      </w:r>
      <w:r w:rsidR="00744C2A">
        <w:t xml:space="preserve"> years </w:t>
      </w:r>
      <w:r w:rsidR="001A438E">
        <w:t>to</w:t>
      </w:r>
      <w:r w:rsidR="00D53644">
        <w:t xml:space="preserve"> observe</w:t>
      </w:r>
      <w:r w:rsidR="001A438E">
        <w:t xml:space="preserve"> </w:t>
      </w:r>
      <w:r w:rsidR="002722B9">
        <w:t>trends in material occurrence</w:t>
      </w:r>
      <w:r w:rsidR="008D631F">
        <w:t xml:space="preserve">. </w:t>
      </w:r>
    </w:p>
    <w:p w14:paraId="38F3F289" w14:textId="4F7D7E8B" w:rsidR="00A8695D" w:rsidRDefault="00C55ED6" w:rsidP="00CA40D3">
      <w:pPr>
        <w:pStyle w:val="Heading2"/>
        <w:spacing w:line="480" w:lineRule="auto"/>
      </w:pPr>
      <w:r>
        <w:t>Packing Band A</w:t>
      </w:r>
      <w:r w:rsidR="00A8695D">
        <w:t>nalysis</w:t>
      </w:r>
    </w:p>
    <w:p w14:paraId="7952A208" w14:textId="7E2CEC86" w:rsidR="00305A80" w:rsidRDefault="004230A0" w:rsidP="00CA40D3">
      <w:pPr>
        <w:spacing w:line="480" w:lineRule="auto"/>
      </w:pPr>
      <w:r>
        <w:t xml:space="preserve">Annual packing band entanglement occurrence was </w:t>
      </w:r>
      <w:r w:rsidR="009239B1">
        <w:t>compared to</w:t>
      </w:r>
      <w:r w:rsidR="00EB7580">
        <w:t xml:space="preserve"> data from marin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w:t>
      </w:r>
      <w:r w:rsidR="00E32B84">
        <w:t xml:space="preserve">annual trend </w:t>
      </w:r>
      <w:r w:rsidR="00D758CB">
        <w:t xml:space="preserve">analysis due to </w:t>
      </w:r>
      <w:r w:rsidR="003E59AC">
        <w:t>low</w:t>
      </w:r>
      <w:r w:rsidR="00D758CB">
        <w:t xml:space="preserve"> s</w:t>
      </w:r>
      <w:r w:rsidR="00395EE6">
        <w:t>ea lion s</w:t>
      </w:r>
      <w:r w:rsidR="00D758CB">
        <w:t>urvey effort after the month of June. OCNMS conducted 1,548</w:t>
      </w:r>
      <w:r w:rsidR="000756EF">
        <w:t xml:space="preserve"> </w:t>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to Wa</w:t>
      </w:r>
      <w:r w:rsidR="000150B5">
        <w:t>’</w:t>
      </w:r>
      <w:r w:rsidR="00B05793">
        <w:t xml:space="preserve">atch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6B3402">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rsidR="000756EF">
        <w:fldChar w:fldCharType="separate"/>
      </w:r>
      <w:r w:rsidR="001B19E5" w:rsidRPr="001B19E5">
        <w:rPr>
          <w:noProof/>
        </w:rPr>
        <w:t>[22]</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r w:rsidR="009239B1">
        <w:t xml:space="preserve"> The annual proportion of entanglements caused by packing bands observed during surveys was analyzed for correlation with the number of packing bands per </w:t>
      </w:r>
      <w:r w:rsidR="00A93786">
        <w:t xml:space="preserve">beach debris </w:t>
      </w:r>
      <w:r w:rsidR="009239B1">
        <w:t xml:space="preserve">survey. </w:t>
      </w:r>
    </w:p>
    <w:p w14:paraId="370C18B3" w14:textId="77777777" w:rsidR="00361790" w:rsidRDefault="00361790" w:rsidP="00CA40D3">
      <w:pPr>
        <w:pStyle w:val="Heading2"/>
        <w:spacing w:line="480" w:lineRule="auto"/>
      </w:pPr>
      <w:r>
        <w:lastRenderedPageBreak/>
        <w:t>Stranding Analysis</w:t>
      </w:r>
    </w:p>
    <w:p w14:paraId="661C4FF6" w14:textId="40146066" w:rsidR="00361790" w:rsidRDefault="00395EE6" w:rsidP="00CA40D3">
      <w:pPr>
        <w:spacing w:line="480" w:lineRule="auto"/>
      </w:pPr>
      <w:r>
        <w:t>T</w:t>
      </w:r>
      <w:r w:rsidR="00361790">
        <w:t>he West Coast Marine Mammal Stranding Network, overseen by the West Coast Regional Office of NOAA’s Protected Resources Division</w:t>
      </w:r>
      <w:r w:rsidR="00861E12">
        <w:t xml:space="preserve">, </w:t>
      </w:r>
      <w:r>
        <w:t>ha</w:t>
      </w:r>
      <w:r w:rsidR="00F71130">
        <w:t>s</w:t>
      </w:r>
      <w:r>
        <w:t xml:space="preserve"> recorde</w:t>
      </w:r>
      <w:r w:rsidR="00F71130">
        <w:t xml:space="preserve">d opportunistic sightings of </w:t>
      </w:r>
      <w:r>
        <w:t xml:space="preserve">marine mammal strandings </w:t>
      </w:r>
      <w:r w:rsidR="00861E12">
        <w:t>since the early 1980’s</w:t>
      </w:r>
      <w:r w:rsidR="00361790">
        <w:t>. 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bearing </w:t>
      </w:r>
      <w:r w:rsidR="00361790">
        <w:t xml:space="preserve">evidence of entanglement. 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235759">
        <w:t>and assigned to one of the categories used during our live surveys (e.g. packing band</w:t>
      </w:r>
      <w:r w:rsidR="00241304">
        <w:t xml:space="preserve"> or</w:t>
      </w:r>
      <w:r w:rsidR="00235759">
        <w:t xml:space="preserve"> flasher). </w:t>
      </w:r>
      <w:r w:rsidR="00FC4BB8">
        <w:t>Entanglements marked “Possibl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345688CA" w14:textId="72A5B6A9" w:rsidR="001B19E5" w:rsidRDefault="001B19E5" w:rsidP="001B19E5">
      <w:pPr>
        <w:pStyle w:val="Heading2"/>
        <w:spacing w:line="480" w:lineRule="auto"/>
      </w:pPr>
      <w:r>
        <w:t>Statistical Analysis</w:t>
      </w:r>
    </w:p>
    <w:p w14:paraId="725FF927" w14:textId="581D6978" w:rsidR="001B19E5" w:rsidRPr="001B19E5" w:rsidRDefault="006B3402" w:rsidP="001B19E5">
      <w:pPr>
        <w:spacing w:line="480" w:lineRule="auto"/>
      </w:pPr>
      <w:r>
        <w:t>All statistical analyses were conducted in Microsoft Excel. Figures 2-6 were created with R Statistical Program version 3.6.1 using ggplot2</w:t>
      </w:r>
      <w:r w:rsidR="00E9030C">
        <w:t xml:space="preserve"> </w:t>
      </w:r>
      <w:r>
        <w:fldChar w:fldCharType="begin" w:fldLock="1"/>
      </w:r>
      <w:r w:rsidR="003B2288">
        <w:instrText>ADDIN CSL_CITATION {"citationItems":[{"id":"ITEM-1","itemData":{"author":[{"dropping-particle":"","family":"R Core Team","given":"","non-dropping-particle":"","parse-names":false,"suffix":""}],"id":"ITEM-1","issued":{"date-parts":[["2019"]]},"title":"R Statistical Program","type":"article"},"uris":["http://www.mendeley.com/documents/?uuid=24b00a86-7588-445d-9122-1412602fea1d"]},{"id":"ITEM-2","itemData":{"ISBN":"978-3-319-24277-4","author":[{"dropping-particle":"","family":"Wickham","given":"H","non-dropping-particle":"","parse-names":false,"suffix":""}],"id":"ITEM-2","issued":{"date-parts":[["2016"]]},"publisher":"Springer-Verlag","publisher-place":"New York","title":"ggplot2: Elegant Graphics for Data Analysis","type":"book"},"uris":["http://www.mendeley.com/documents/?uuid=577dca70-a799-4446-816f-93c075ff423b"]}],"mendeley":{"formattedCitation":"[23,24]","plainTextFormattedCitation":"[23,24]","previouslyFormattedCitation":"[23,24]"},"properties":{"noteIndex":0},"schema":"https://github.com/citation-style-language/schema/raw/master/csl-citation.json"}</w:instrText>
      </w:r>
      <w:r>
        <w:fldChar w:fldCharType="separate"/>
      </w:r>
      <w:r w:rsidRPr="006B3402">
        <w:rPr>
          <w:noProof/>
        </w:rPr>
        <w:t>[23,24]</w:t>
      </w:r>
      <w:r>
        <w:fldChar w:fldCharType="end"/>
      </w:r>
      <w:r>
        <w:t>.</w:t>
      </w:r>
    </w:p>
    <w:p w14:paraId="721F1593" w14:textId="3DDBB50C" w:rsidR="00F71D4C" w:rsidRDefault="00F71D4C" w:rsidP="00CA40D3">
      <w:pPr>
        <w:pStyle w:val="Heading1"/>
        <w:spacing w:line="480" w:lineRule="auto"/>
      </w:pPr>
      <w:r>
        <w:t>Results</w:t>
      </w:r>
    </w:p>
    <w:p w14:paraId="045B8D7A" w14:textId="77777777" w:rsidR="00492E2C" w:rsidRDefault="00492E2C" w:rsidP="00492E2C">
      <w:pPr>
        <w:pStyle w:val="Heading2"/>
        <w:spacing w:line="480" w:lineRule="auto"/>
      </w:pPr>
      <w:r>
        <w:t>Population Trends</w:t>
      </w:r>
    </w:p>
    <w:p w14:paraId="3F8A7445" w14:textId="3A21A767" w:rsidR="00B31A30" w:rsidRDefault="00492E2C" w:rsidP="007D522F">
      <w:pPr>
        <w:spacing w:line="480" w:lineRule="auto"/>
      </w:pPr>
      <w:r>
        <w:t xml:space="preserve">There were </w:t>
      </w:r>
      <w:r w:rsidR="00040E57">
        <w:t>9</w:t>
      </w:r>
      <w:r w:rsidR="00545181">
        <w:t>2</w:t>
      </w:r>
      <w:r>
        <w:t xml:space="preserve"> survey days from 2010-2017 where counts were recorded at all four major complexes. The average annual </w:t>
      </w:r>
      <w:r w:rsidR="00D27F35">
        <w:t>rate of change</w:t>
      </w:r>
      <w:r>
        <w:t xml:space="preserve"> at the haulout complexes in northern Washington </w:t>
      </w:r>
      <w:r w:rsidR="0064529B">
        <w:t xml:space="preserve">for Steller sea lion counts </w:t>
      </w:r>
      <w:r>
        <w:t xml:space="preserve">was 7.9% </w:t>
      </w:r>
      <w:r w:rsidRPr="00E31241">
        <w:t>±</w:t>
      </w:r>
      <w:r>
        <w:t xml:space="preserve"> 3.2 (95% CI), and </w:t>
      </w:r>
      <w:r w:rsidR="0064529B">
        <w:t xml:space="preserve">for </w:t>
      </w:r>
      <w:r>
        <w:t xml:space="preserve">California sea </w:t>
      </w:r>
      <w:r w:rsidR="0064529B">
        <w:t xml:space="preserve">lion counts was </w:t>
      </w:r>
      <w:r>
        <w:t xml:space="preserve">7.8% </w:t>
      </w:r>
      <w:r w:rsidRPr="00E31241">
        <w:t>±</w:t>
      </w:r>
      <w:r>
        <w:t xml:space="preserve"> 4.2 (95% CI; Fig </w:t>
      </w:r>
      <w:r w:rsidR="00506A52">
        <w:t>2</w:t>
      </w:r>
      <w:r>
        <w:t xml:space="preserve">). </w:t>
      </w:r>
    </w:p>
    <w:p w14:paraId="30BD74E9" w14:textId="44E8B16A" w:rsidR="00492E2C" w:rsidRPr="00492E2C" w:rsidRDefault="00492E2C" w:rsidP="00492E2C">
      <w:pPr>
        <w:pStyle w:val="Caption"/>
        <w:spacing w:line="480" w:lineRule="auto"/>
      </w:pPr>
      <w:r>
        <w:lastRenderedPageBreak/>
        <w:t xml:space="preserve">Fig </w:t>
      </w:r>
      <w:r w:rsidR="00506A52">
        <w:t>2</w:t>
      </w:r>
      <w:r>
        <w:t>: Trends in average annual counts of Steller and California sea lions present at four major haulout complexes on the north coast of Washington from 2010-2017.</w:t>
      </w:r>
    </w:p>
    <w:p w14:paraId="1BB5761A" w14:textId="53036A82" w:rsidR="00B3127D" w:rsidRPr="00B3127D" w:rsidRDefault="00B3127D" w:rsidP="00CA40D3">
      <w:pPr>
        <w:pStyle w:val="Heading2"/>
        <w:spacing w:line="480" w:lineRule="auto"/>
      </w:pPr>
      <w:r>
        <w:t>Entanglement Rates</w:t>
      </w:r>
    </w:p>
    <w:p w14:paraId="64F36F54" w14:textId="7BA20D44" w:rsidR="009F4365" w:rsidRDefault="00F71D4C" w:rsidP="00F960D9">
      <w:pPr>
        <w:spacing w:line="480" w:lineRule="auto"/>
      </w:pPr>
      <w:r>
        <w:t>There were 648</w:t>
      </w:r>
      <w:r w:rsidR="00E940A5">
        <w:t xml:space="preserve"> active and inactive</w:t>
      </w:r>
      <w:r>
        <w:t xml:space="preserve"> entanglements observed in the survey area from 2010-2018, 6</w:t>
      </w:r>
      <w:r w:rsidR="00BA0E85">
        <w:t>11</w:t>
      </w:r>
      <w:r>
        <w:t xml:space="preserve"> </w:t>
      </w:r>
      <w:r w:rsidR="00284927">
        <w:t>(</w:t>
      </w:r>
      <w:r w:rsidR="00284927">
        <w:t>433 Steller</w:t>
      </w:r>
      <w:r w:rsidR="00C215D3">
        <w:t>,</w:t>
      </w:r>
      <w:r w:rsidR="00284927">
        <w:t xml:space="preserve"> 178 California</w:t>
      </w:r>
      <w:r w:rsidR="00284927">
        <w:t xml:space="preserve">) </w:t>
      </w:r>
      <w:r>
        <w:t xml:space="preserve">of which were documented at the four major haulout </w:t>
      </w:r>
      <w:r w:rsidR="00FA5EE6">
        <w:t>complexes</w:t>
      </w:r>
      <w:r w:rsidR="00DF0857">
        <w:t>.</w:t>
      </w:r>
      <w:r>
        <w:t xml:space="preserve"> </w:t>
      </w:r>
      <w:r w:rsidR="009D08E6">
        <w:t>T</w:t>
      </w:r>
      <w:r w:rsidR="00004F06">
        <w:t>he</w:t>
      </w:r>
      <w:r w:rsidR="00045B6C">
        <w:t xml:space="preserve"> </w:t>
      </w:r>
      <w:r w:rsidR="001511FA">
        <w:t xml:space="preserve">average </w:t>
      </w:r>
      <w:r>
        <w:t xml:space="preserve">entanglement rate for California sea lions </w:t>
      </w:r>
      <w:r w:rsidR="00FF7A80">
        <w:t>(2.</w:t>
      </w:r>
      <w:r w:rsidR="00DB5F96">
        <w:t>13</w:t>
      </w:r>
      <w:r w:rsidR="00F224A0">
        <w:t xml:space="preserve">%) </w:t>
      </w:r>
      <w:r>
        <w:t xml:space="preserve">was </w:t>
      </w:r>
      <w:r w:rsidR="00306C4D">
        <w:t>greater</w:t>
      </w:r>
      <w:r>
        <w:t xml:space="preserve"> than for Steller sea lions</w:t>
      </w:r>
      <w:r w:rsidR="00FF7A80">
        <w:t xml:space="preserve"> (0.</w:t>
      </w:r>
      <w:r w:rsidR="00DB5F96">
        <w:t>41</w:t>
      </w:r>
      <w:r w:rsidR="00F224A0">
        <w:t>%</w:t>
      </w:r>
      <w:r w:rsidR="00DB5F96">
        <w:t>), but the difference was not statistically significant</w:t>
      </w:r>
      <w:r w:rsidR="00FF7A80">
        <w:t xml:space="preserve"> </w:t>
      </w:r>
      <w:r w:rsidR="00DB5F96">
        <w:t>(</w:t>
      </w:r>
      <w:r w:rsidR="001A6471">
        <w:t xml:space="preserve">Paired </w:t>
      </w:r>
      <w:r w:rsidR="00EE6CC1">
        <w:t>t-test, df = 11,</w:t>
      </w:r>
      <w:r w:rsidR="00FF7A80">
        <w:t xml:space="preserve"> </w:t>
      </w:r>
      <w:r w:rsidR="00772C33">
        <w:t xml:space="preserve">t = 1.41, </w:t>
      </w:r>
      <w:r w:rsidR="00FF7A80">
        <w:t>p = 0.</w:t>
      </w:r>
      <w:r w:rsidR="00DB5F96">
        <w:t>19</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w:t>
      </w:r>
      <w:r w:rsidR="00C12406">
        <w:t xml:space="preserve">or California </w:t>
      </w:r>
      <w:r w:rsidR="00272C87">
        <w:t>sea lions</w:t>
      </w:r>
      <w:r w:rsidR="00C12406">
        <w:t xml:space="preserve"> (Fig </w:t>
      </w:r>
      <w:r w:rsidR="00506A52">
        <w:t>3</w:t>
      </w:r>
      <w:r w:rsidR="00C12406">
        <w:t xml:space="preserve">). However, California sea lions experienced high rates of entanglement in 2014, and both species experienced somewhat elevated rates of entanglement in 2015. </w:t>
      </w:r>
      <w:r w:rsidR="00272C87">
        <w:t xml:space="preserve">California sea lions </w:t>
      </w:r>
      <w:r w:rsidR="007F295E">
        <w:t xml:space="preserve">also </w:t>
      </w:r>
      <w:r w:rsidR="00272C87">
        <w:t xml:space="preserve">exhibited </w:t>
      </w:r>
      <w:r w:rsidR="007F295E">
        <w:t xml:space="preserve">some seasonal variability with </w:t>
      </w:r>
      <w:r w:rsidR="001842B2">
        <w:t>a peak in entanglement rate</w:t>
      </w:r>
      <w:r w:rsidR="007874E7">
        <w:t>s</w:t>
      </w:r>
      <w:r w:rsidR="001842B2">
        <w:t xml:space="preserve"> in the </w:t>
      </w:r>
      <w:r w:rsidR="00C01C12">
        <w:t>summer</w:t>
      </w:r>
      <w:r w:rsidR="007874E7">
        <w:t>,</w:t>
      </w:r>
      <w:r w:rsidR="00492E2C">
        <w:t xml:space="preserve"> coinciding with</w:t>
      </w:r>
      <w:r w:rsidR="007874E7">
        <w:t xml:space="preserve"> the</w:t>
      </w:r>
      <w:r w:rsidR="00492E2C">
        <w:t xml:space="preserve"> low</w:t>
      </w:r>
      <w:r w:rsidR="007874E7">
        <w:t xml:space="preserve">est months for </w:t>
      </w:r>
      <w:r w:rsidR="00492E2C">
        <w:t>haulout counts</w:t>
      </w:r>
      <w:r w:rsidR="00197110">
        <w:t xml:space="preserve"> (</w:t>
      </w:r>
      <w:r w:rsidR="0069149E">
        <w:t xml:space="preserve">Fig </w:t>
      </w:r>
      <w:r w:rsidR="00506A52">
        <w:t>4</w:t>
      </w:r>
      <w:r w:rsidR="00197110">
        <w:t>)</w:t>
      </w:r>
      <w:r w:rsidR="003C59E8">
        <w:t xml:space="preserve">. </w:t>
      </w:r>
      <w:r w:rsidR="009F0936">
        <w:t>While other months exhibited elevated rates of entanglement (November: 1.5%) or comparatively low average haulout counts (February: 168, March: 218), June and July were the only months to exhibit both low average haulout counts and high entanglement rates (June: 167, 10.2%; July: 35, 12.1%)</w:t>
      </w:r>
      <w:r w:rsidR="008E5F4F">
        <w:t xml:space="preserve">. </w:t>
      </w:r>
    </w:p>
    <w:p w14:paraId="735E7657" w14:textId="00905661" w:rsidR="009F4365" w:rsidRPr="009F4365" w:rsidRDefault="00F960D9" w:rsidP="00677776">
      <w:pPr>
        <w:pStyle w:val="Caption"/>
        <w:spacing w:line="480" w:lineRule="auto"/>
      </w:pPr>
      <w:r>
        <w:t xml:space="preserve">Fig </w:t>
      </w:r>
      <w:r w:rsidR="00506A52">
        <w:t>3</w:t>
      </w:r>
      <w:r>
        <w:t>: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w:t>
      </w:r>
      <w:r w:rsidR="00816913" w:rsidRPr="00816913">
        <w:t xml:space="preserve"> </w:t>
      </w:r>
      <w:r w:rsidR="00816913" w:rsidRPr="00816913">
        <w:t>observed hauled out anywhere along the survey route</w:t>
      </w:r>
      <w:r>
        <w:t xml:space="preserve">. </w:t>
      </w:r>
    </w:p>
    <w:p w14:paraId="12E4A867" w14:textId="5B3730BC" w:rsidR="004C322F" w:rsidRDefault="004C322F" w:rsidP="00CA40D3">
      <w:pPr>
        <w:pStyle w:val="Caption"/>
        <w:spacing w:line="480" w:lineRule="auto"/>
      </w:pPr>
      <w:r>
        <w:t xml:space="preserve">Fig </w:t>
      </w:r>
      <w:r w:rsidR="00506A52">
        <w:t>4</w:t>
      </w:r>
      <w:r>
        <w:t>: A</w:t>
      </w:r>
      <w:r w:rsidR="00B74576">
        <w:t>verage pooled counts at the four major haulouts, a</w:t>
      </w:r>
      <w:r>
        <w:t xml:space="preserve">verage entanglement rates </w:t>
      </w:r>
      <w:r w:rsidR="0045413C">
        <w:t>(expressed as entanglements per individual)</w:t>
      </w:r>
      <w:r w:rsidR="00B74576">
        <w:t>,</w:t>
      </w:r>
      <w:r w:rsidR="0045413C">
        <w:t xml:space="preserve"> </w:t>
      </w:r>
      <w:r>
        <w:t xml:space="preserve">and entangling material proportions for California </w:t>
      </w:r>
      <w:r w:rsidR="00B74576">
        <w:t xml:space="preserve">and Steller </w:t>
      </w:r>
      <w:r>
        <w:t>sea lions in northern W</w:t>
      </w:r>
      <w:r w:rsidR="00FC775B">
        <w:t>ashington</w:t>
      </w:r>
      <w:r>
        <w:t xml:space="preserve"> from 2010-2018 by month</w:t>
      </w:r>
      <w:r w:rsidR="003802F9">
        <w:t xml:space="preserve">. </w:t>
      </w:r>
      <w:r w:rsidR="002C603D">
        <w:t>E</w:t>
      </w:r>
      <w:r w:rsidR="003802F9">
        <w:t xml:space="preserve">ntanglement rate calculations only included entangled individuals observed at one of four major haulout </w:t>
      </w:r>
      <w:r w:rsidR="00FA5EE6">
        <w:t>complexes</w:t>
      </w:r>
      <w:r w:rsidR="003802F9">
        <w:t>. Entangling materials were analyzed for any entangled individuals with photos of sufficient quality</w:t>
      </w:r>
      <w:r w:rsidR="00816913" w:rsidRPr="00816913">
        <w:t xml:space="preserve"> </w:t>
      </w:r>
      <w:r w:rsidR="00816913" w:rsidRPr="00816913">
        <w:t>observed hauled out anywhere along the survey route</w:t>
      </w:r>
      <w:r w:rsidR="003802F9">
        <w:t xml:space="preserve">. </w:t>
      </w:r>
    </w:p>
    <w:p w14:paraId="2BAF33F4" w14:textId="6D23D664" w:rsidR="00B3127D" w:rsidRDefault="003E2EA8" w:rsidP="00CA40D3">
      <w:pPr>
        <w:pStyle w:val="Heading2"/>
        <w:spacing w:line="480" w:lineRule="auto"/>
      </w:pPr>
      <w:r>
        <w:lastRenderedPageBreak/>
        <w:t>Material</w:t>
      </w:r>
      <w:r w:rsidR="00B3127D">
        <w:t xml:space="preserve"> Analysis</w:t>
      </w:r>
    </w:p>
    <w:p w14:paraId="43BD11B4" w14:textId="1B085038"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For Steller sea lions, a</w:t>
      </w:r>
      <w:r w:rsidR="00701074">
        <w:t>ctive entanglements comprised 7</w:t>
      </w:r>
      <w:r w:rsidR="00C77545">
        <w:t>7.9</w:t>
      </w:r>
      <w:r w:rsidR="00701074">
        <w:t>% of all entanglements</w:t>
      </w:r>
      <w:r w:rsidR="0044798F">
        <w:t xml:space="preserve"> and of those</w:t>
      </w:r>
      <w:r w:rsidR="00805AF3">
        <w:t xml:space="preserve"> only </w:t>
      </w:r>
      <w:r w:rsidR="00C77545">
        <w:t>55.4</w:t>
      </w:r>
      <w:r w:rsidR="00805AF3">
        <w:t xml:space="preserve">% </w:t>
      </w:r>
      <w:r w:rsidR="008F1F2B">
        <w:t xml:space="preserve">(n = </w:t>
      </w:r>
      <w:r w:rsidR="00C77545">
        <w:t>154</w:t>
      </w:r>
      <w:r w:rsidR="008F1F2B">
        <w:t>)</w:t>
      </w:r>
      <w:r w:rsidR="0044798F">
        <w:t xml:space="preserve"> were identifiable</w:t>
      </w:r>
      <w:r w:rsidR="00701074">
        <w:t xml:space="preserve">. </w:t>
      </w:r>
      <w:r w:rsidR="00F71D4C">
        <w:t>The majority of identifiable entanglements</w:t>
      </w:r>
      <w:r w:rsidR="00AF7B49">
        <w:t xml:space="preserve"> </w:t>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 xml:space="preserve">rubber bands (7.8%), </w:t>
      </w:r>
      <w:r w:rsidR="007C0142">
        <w:t>monofilament line (</w:t>
      </w:r>
      <w:r w:rsidR="001F7C2C">
        <w:t>6.5</w:t>
      </w:r>
      <w:r w:rsidR="00F71D4C">
        <w:t xml:space="preserve">%), </w:t>
      </w:r>
      <w:r w:rsidR="007C0142">
        <w:t>netting (1.</w:t>
      </w:r>
      <w:r w:rsidR="001F7C2C">
        <w:t>9</w:t>
      </w:r>
      <w:r w:rsidR="007C0142">
        <w:t>%), hook and line (1.</w:t>
      </w:r>
      <w:r w:rsidR="001F7C2C">
        <w:t>9</w:t>
      </w:r>
      <w:r w:rsidR="001C7A14">
        <w:t>%)</w:t>
      </w:r>
      <w:r w:rsidR="001F7C2C">
        <w:t>, and rope (0.6%)</w:t>
      </w:r>
      <w:r w:rsidR="001C7A14">
        <w:t>.</w:t>
      </w:r>
      <w:r w:rsidR="000F00F0">
        <w:t xml:space="preserve"> </w:t>
      </w:r>
      <w:r w:rsidR="001F7C2C">
        <w:t>For California sea lions, 80</w:t>
      </w:r>
      <w:r w:rsidR="00CC3E77">
        <w:t>.0</w:t>
      </w:r>
      <w:r w:rsidR="001F7C2C">
        <w:t xml:space="preserve">% of all entanglements were active, and 41.4% of active entanglements were identifiable. Packing bands made up the majority of entanglements (70.8%), followed by monofilament line (12.5%), rope (10.4%), and </w:t>
      </w:r>
      <w:r w:rsidR="00F7413A">
        <w:t xml:space="preserve">salmon </w:t>
      </w:r>
      <w:r w:rsidR="001F7C2C">
        <w:t>flashers (6.3%)</w:t>
      </w:r>
      <w:r w:rsidR="00957A83">
        <w:t>.</w:t>
      </w:r>
      <w:r w:rsidR="00C27CC7">
        <w:t xml:space="preserve"> For both species salmon flashers were only observed in the months of June – September coinciding with the local recreational and commercial ocean salmon troll fishery (Fig </w:t>
      </w:r>
      <w:r w:rsidR="00506A52">
        <w:t>4</w:t>
      </w:r>
      <w:r w:rsidR="00C27CC7">
        <w:t xml:space="preserve">). </w:t>
      </w:r>
      <w:r w:rsidR="000F00F0">
        <w:t>In all cases where the entangling material could not be identified</w:t>
      </w:r>
      <w:r w:rsidR="009033F8">
        <w:t xml:space="preserve"> or was no longer present</w:t>
      </w:r>
      <w:r w:rsidR="000F00F0">
        <w:t xml:space="preserve"> the entanglement scar or wound was located on the neck, indicating that those entanglements were caused by an encircling material, such as a packing band, rubber band, monofilament line, or netting.</w:t>
      </w:r>
      <w:r w:rsidR="001C7A14">
        <w:t xml:space="preserve"> </w:t>
      </w:r>
    </w:p>
    <w:p w14:paraId="7C52BC9B" w14:textId="3A73E712" w:rsidR="003E2EA8" w:rsidRDefault="003E2EA8" w:rsidP="00CA40D3">
      <w:pPr>
        <w:pStyle w:val="Heading2"/>
        <w:spacing w:line="480" w:lineRule="auto"/>
      </w:pPr>
      <w:r>
        <w:t>Sex and Age</w:t>
      </w:r>
    </w:p>
    <w:p w14:paraId="6AEE0E5C" w14:textId="18D627CA" w:rsidR="009F4365" w:rsidRDefault="00C60D47" w:rsidP="00B67317">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for the </w:t>
      </w:r>
      <w:r w:rsidR="00973080">
        <w:t>357</w:t>
      </w:r>
      <w:r w:rsidR="00C6370D">
        <w:t xml:space="preserve"> </w:t>
      </w:r>
      <w:r w:rsidR="00973080">
        <w:t xml:space="preserve">Steller </w:t>
      </w:r>
      <w:r w:rsidR="00C6370D">
        <w:t>sea lions analyzed</w:t>
      </w:r>
      <w:r w:rsidR="00333D59">
        <w:t xml:space="preserve">. </w:t>
      </w:r>
      <w:r w:rsidR="00104A99">
        <w:t>The age composition of entangled Steller sea lions was 77% adults (32.4% male, 63.3% female), 17.1% juveniles, 5.9% unknown age, and no pups</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w:t>
      </w:r>
      <w:r w:rsidR="00506A52">
        <w:t>5</w:t>
      </w:r>
      <w:r w:rsidR="00C6370D">
        <w:t>)</w:t>
      </w:r>
      <w:r w:rsidR="005C5CDC">
        <w:t xml:space="preserve">. </w:t>
      </w:r>
      <w:r w:rsidR="00AA3912">
        <w:t>The sex and age could be identified for 98.6% (n = 143) of entangled California sea lions, 142 of which were adult males, with one juvenile male</w:t>
      </w:r>
      <w:r w:rsidR="00BC0E7E">
        <w:t xml:space="preserve">. </w:t>
      </w:r>
      <w:r w:rsidR="0015452D">
        <w:t xml:space="preserve">The single juvenile male was entangled in a packing band, and the remaining adult males </w:t>
      </w:r>
      <w:r w:rsidR="0015452D">
        <w:lastRenderedPageBreak/>
        <w:t>exhibited entanglements in the same proportions as what was seen for California sea lions</w:t>
      </w:r>
      <w:r w:rsidR="00E75BF2">
        <w:t xml:space="preserve"> overall</w:t>
      </w:r>
      <w:r w:rsidR="0015452D">
        <w:t xml:space="preserve"> in the survey area.</w:t>
      </w:r>
    </w:p>
    <w:p w14:paraId="00A0F67C" w14:textId="0CBBEEA8" w:rsidR="009F04B7" w:rsidRPr="003E2EA8" w:rsidRDefault="00F556B3" w:rsidP="00CA40D3">
      <w:pPr>
        <w:pStyle w:val="Caption"/>
        <w:spacing w:line="480" w:lineRule="auto"/>
      </w:pPr>
      <w:r>
        <w:t xml:space="preserve">Fig </w:t>
      </w:r>
      <w:r w:rsidR="00506A52">
        <w:t>5</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 xml:space="preserve">uveniles,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CA40D3">
      <w:pPr>
        <w:pStyle w:val="Heading2"/>
        <w:spacing w:line="480" w:lineRule="auto"/>
      </w:pPr>
      <w:r>
        <w:t>Packing Band Analysis</w:t>
      </w:r>
    </w:p>
    <w:p w14:paraId="1F614566" w14:textId="0843FEE1" w:rsidR="009F4365" w:rsidRDefault="00CD2A09" w:rsidP="00B67317">
      <w:pPr>
        <w:spacing w:line="480" w:lineRule="auto"/>
      </w:pPr>
      <w:r>
        <w:t xml:space="preserve">Annual trends in </w:t>
      </w:r>
      <w:r w:rsidR="00540612">
        <w:t>the proportion of entanglements caused by packing bands</w:t>
      </w:r>
      <w:r>
        <w:t xml:space="preserve"> </w:t>
      </w:r>
      <w:r w:rsidR="00C24525">
        <w:t xml:space="preserve">from 2012-2017 </w:t>
      </w:r>
      <w:r w:rsidR="00B91D03">
        <w:t xml:space="preserve">positively </w:t>
      </w:r>
      <w:r w:rsidR="00824436">
        <w:t>correlate</w:t>
      </w:r>
      <w:r w:rsidR="000F1D4B">
        <w:t>d</w:t>
      </w:r>
      <w:r>
        <w:t xml:space="preserve"> with the annual occurrence of packing bands observed during OCNMS beach debris surveys</w:t>
      </w:r>
      <w:r w:rsidR="00CE0A29">
        <w:t xml:space="preserve"> </w:t>
      </w:r>
      <w:r>
        <w:t>(</w:t>
      </w:r>
      <w:r w:rsidR="00E365A3">
        <w:t>Pearson’s R</w:t>
      </w:r>
      <w:r>
        <w:t>=0.</w:t>
      </w:r>
      <w:r w:rsidR="00C24525">
        <w:t>81</w:t>
      </w:r>
      <w:r w:rsidR="00E719C8">
        <w:t xml:space="preserve">; Fig </w:t>
      </w:r>
      <w:r w:rsidR="00506A52">
        <w:t>6</w:t>
      </w:r>
      <w:r>
        <w:t>).</w:t>
      </w:r>
    </w:p>
    <w:p w14:paraId="1573D258" w14:textId="0002EDF6" w:rsidR="005B753D" w:rsidRDefault="00BC7834" w:rsidP="00CA40D3">
      <w:pPr>
        <w:pStyle w:val="Caption"/>
        <w:spacing w:line="480" w:lineRule="auto"/>
      </w:pPr>
      <w:r>
        <w:t xml:space="preserve">Fig </w:t>
      </w:r>
      <w:r w:rsidR="00506A52">
        <w:t>6</w:t>
      </w:r>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263C6F86" w:rsidR="002C7876" w:rsidRDefault="002C7876" w:rsidP="00CA40D3">
      <w:pPr>
        <w:pStyle w:val="Heading2"/>
        <w:spacing w:line="480" w:lineRule="auto"/>
      </w:pPr>
      <w:r>
        <w:t>Stranding Analysis</w:t>
      </w:r>
    </w:p>
    <w:p w14:paraId="5E808F54" w14:textId="2169B5A3" w:rsidR="002C7876" w:rsidRP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 xml:space="preserve">on the </w:t>
      </w:r>
      <w:r w:rsidR="007608E8">
        <w:t xml:space="preserve">outer </w:t>
      </w:r>
      <w:r w:rsidR="00A360C7">
        <w:t>coast of Washington and Oregon</w:t>
      </w:r>
      <w:r>
        <w:t xml:space="preserve"> from 2010-2018. </w:t>
      </w:r>
      <w:r w:rsidR="00337883">
        <w:t xml:space="preserve">The proportion of dead strandings exhibiting evidence of entanglement was </w:t>
      </w:r>
      <w:r w:rsidR="0005799D">
        <w:t>1.6</w:t>
      </w:r>
      <w:r w:rsidR="00E242D3">
        <w:t>%</w:t>
      </w:r>
      <w:r w:rsidR="00337883">
        <w:t xml:space="preserve"> for Steller </w:t>
      </w:r>
      <w:r w:rsidR="00E242D3">
        <w:t>sea lions and 0.</w:t>
      </w:r>
      <w:r w:rsidR="0005799D">
        <w:t>38</w:t>
      </w:r>
      <w:r w:rsidR="00E242D3">
        <w:t>% for California</w:t>
      </w:r>
      <w:r w:rsidR="00337883">
        <w:t xml:space="preserve"> sea lions. </w:t>
      </w:r>
      <w:r w:rsidR="000311AE">
        <w:t xml:space="preserve">All four entangled California sea lions that stranded dead were adult males. Of the nine dead stranded entangled Steller sea lions, </w:t>
      </w:r>
      <w:r w:rsidR="00047692">
        <w:t>7</w:t>
      </w:r>
      <w:r w:rsidR="000311AE">
        <w:t xml:space="preserve"> were adults (4 females, 3 male</w:t>
      </w:r>
      <w:r w:rsidR="00047692">
        <w:t>s</w:t>
      </w:r>
      <w:r w:rsidR="000311AE">
        <w:t>), one subadult</w:t>
      </w:r>
      <w:r w:rsidR="00047692">
        <w:t>, and one unknown</w:t>
      </w:r>
      <w:r w:rsidR="000311AE">
        <w: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remaining six records did not have enough detail to determine the status of the entanglement or the entangling material.</w:t>
      </w:r>
      <w:r w:rsidR="0011219E">
        <w:t xml:space="preserve"> No sea lions stranded dead </w:t>
      </w:r>
      <w:r w:rsidR="00E365A3">
        <w:t xml:space="preserve">were observed </w:t>
      </w:r>
      <w:r w:rsidR="0011219E">
        <w:t>entangled in packing bands.</w:t>
      </w:r>
    </w:p>
    <w:p w14:paraId="0A91133B" w14:textId="594FF92F" w:rsidR="00941680" w:rsidRDefault="00911BDD" w:rsidP="00CA40D3">
      <w:pPr>
        <w:pStyle w:val="Heading1"/>
        <w:spacing w:line="480" w:lineRule="auto"/>
      </w:pPr>
      <w:r>
        <w:lastRenderedPageBreak/>
        <w:t>Discussion</w:t>
      </w:r>
    </w:p>
    <w:p w14:paraId="0932AE01" w14:textId="5A232D67" w:rsidR="002B7620" w:rsidRDefault="007540DA" w:rsidP="00CA40D3">
      <w:pPr>
        <w:spacing w:line="480" w:lineRule="auto"/>
      </w:pPr>
      <w:r>
        <w:t xml:space="preserve">Despite exhibiting high rates of entanglement, populations of both California sea lions and Steller sea lions exhibited high rates of growth in northern Washington, suggesting that entanglements did not affect the population dynamics of either species in this area enough to cause concern. </w:t>
      </w:r>
      <w:r w:rsidR="00BE48BC">
        <w:t>The California sea lions</w:t>
      </w:r>
      <w:r w:rsidR="00DB250C">
        <w:t xml:space="preserve"> in this study</w:t>
      </w:r>
      <w:r w:rsidR="009B6032">
        <w:t xml:space="preserve"> experienced</w:t>
      </w:r>
      <w:r w:rsidR="001D52A6">
        <w:t xml:space="preserve"> </w:t>
      </w:r>
      <w:r w:rsidR="00BE48BC">
        <w:t xml:space="preserve">the </w:t>
      </w:r>
      <w:r w:rsidR="00BC48E8">
        <w:t>second</w:t>
      </w:r>
      <w:r w:rsidR="004428A3">
        <w:t xml:space="preserve"> </w:t>
      </w:r>
      <w:r w:rsidR="001D52A6">
        <w:t xml:space="preserve">highest </w:t>
      </w:r>
      <w:r w:rsidR="00BE48BC">
        <w:t xml:space="preserve">rate for any </w:t>
      </w:r>
      <w:r w:rsidR="00824902">
        <w:t>otariid</w:t>
      </w:r>
      <w:r w:rsidR="009B6032">
        <w:t xml:space="preserve"> population</w:t>
      </w:r>
      <w:r w:rsidR="001D52A6">
        <w:t xml:space="preserve"> in the </w:t>
      </w:r>
      <w:r w:rsidR="00BE48BC">
        <w:t>published literature</w:t>
      </w:r>
      <w:r w:rsidR="00F91076">
        <w:t xml:space="preserve"> </w:t>
      </w:r>
      <w:r w:rsidR="005D6416">
        <w:t xml:space="preserve">and the highest </w:t>
      </w:r>
      <w:r w:rsidR="00824902">
        <w:t>otariid</w:t>
      </w:r>
      <w:r w:rsidR="005D6416">
        <w:t xml:space="preserve"> entang</w:t>
      </w:r>
      <w:r w:rsidR="001A0C32">
        <w:t>lement rate documented in the United States</w:t>
      </w:r>
      <w:r w:rsidR="009D0B23">
        <w:t xml:space="preserve"> </w:t>
      </w:r>
      <w:r w:rsidR="00540555">
        <w:t>(Table 2)</w:t>
      </w:r>
      <w:r w:rsidR="008D0D02">
        <w:t>. O</w:t>
      </w:r>
      <w:r w:rsidR="001C6F1F">
        <w:t xml:space="preserve">ur observed </w:t>
      </w:r>
      <w:r w:rsidR="00CA2E22">
        <w:t>count increase</w:t>
      </w:r>
      <w:r w:rsidR="001C6F1F">
        <w:t xml:space="preserve"> rate for California sea lions (7.8%) was similar to the range-wide </w:t>
      </w:r>
      <w:r w:rsidR="0096585A">
        <w:t xml:space="preserve">population growth </w:t>
      </w:r>
      <w:r w:rsidR="001C6F1F">
        <w:t xml:space="preserve">estimate for 1975-2014 (7%) </w:t>
      </w:r>
      <w:r w:rsidR="001C6F1F">
        <w:fldChar w:fldCharType="begin" w:fldLock="1"/>
      </w:r>
      <w:r w:rsidR="003B2288">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5]","plainTextFormattedCitation":"[25]","previouslyFormattedCitation":"[25]"},"properties":{"noteIndex":0},"schema":"https://github.com/citation-style-language/schema/raw/master/csl-citation.json"}</w:instrText>
      </w:r>
      <w:r w:rsidR="001C6F1F">
        <w:fldChar w:fldCharType="separate"/>
      </w:r>
      <w:r w:rsidR="006B3402" w:rsidRPr="006B3402">
        <w:rPr>
          <w:noProof/>
        </w:rPr>
        <w:t>[25]</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w:t>
      </w:r>
      <w:r w:rsidR="00824902">
        <w:t xml:space="preserve"> </w:t>
      </w:r>
      <w:r w:rsidR="001D52A6">
        <w:fldChar w:fldCharType="begin" w:fldLock="1"/>
      </w:r>
      <w:r w:rsidR="003B2288">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plainTextFormattedCitation":"[18,26]","previouslyFormattedCitation":"[18,26]"},"properties":{"noteIndex":0},"schema":"https://github.com/citation-style-language/schema/raw/master/csl-citation.json"}</w:instrText>
      </w:r>
      <w:r w:rsidR="001D52A6">
        <w:fldChar w:fldCharType="separate"/>
      </w:r>
      <w:r w:rsidR="006B3402" w:rsidRPr="006B3402">
        <w:rPr>
          <w:noProof/>
        </w:rPr>
        <w:t>[18,26]</w:t>
      </w:r>
      <w:r w:rsidR="001D52A6">
        <w:fldChar w:fldCharType="end"/>
      </w:r>
      <w:r>
        <w:t>, and t</w:t>
      </w:r>
      <w:r w:rsidR="002B7620">
        <w:t xml:space="preserve">he </w:t>
      </w:r>
      <w:r w:rsidR="005309F2">
        <w:t>count increase</w:t>
      </w:r>
      <w:r w:rsidR="002B7620">
        <w:t xml:space="preserve"> rate calculated for Steller sea lions in this study (7.9%) was close to double the </w:t>
      </w:r>
      <w:r w:rsidR="005309F2">
        <w:t xml:space="preserve">population growth </w:t>
      </w:r>
      <w:r w:rsidR="002B7620">
        <w:t xml:space="preserve">rate observed by Pitcher et al. </w:t>
      </w:r>
      <w:r w:rsidR="002B7620">
        <w:fldChar w:fldCharType="begin" w:fldLock="1"/>
      </w:r>
      <w:r w:rsidR="003B2288">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7]","plainTextFormattedCitation":"[27]","previouslyFormattedCitation":"[27]"},"properties":{"noteIndex":0},"schema":"https://github.com/citation-style-language/schema/raw/master/csl-citation.json"}</w:instrText>
      </w:r>
      <w:r w:rsidR="002B7620">
        <w:fldChar w:fldCharType="separate"/>
      </w:r>
      <w:r w:rsidR="006B3402" w:rsidRPr="006B3402">
        <w:rPr>
          <w:noProof/>
        </w:rPr>
        <w:t>[27]</w:t>
      </w:r>
      <w:r w:rsidR="002B7620">
        <w:fldChar w:fldCharType="end"/>
      </w:r>
      <w:r w:rsidR="002B7620">
        <w:t xml:space="preserve"> and the National Marine Fisheries Service </w:t>
      </w:r>
      <w:r w:rsidR="002B7620">
        <w:fldChar w:fldCharType="begin" w:fldLock="1"/>
      </w:r>
      <w:r w:rsidR="003B2288">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8]","plainTextFormattedCitation":"[28]","previouslyFormattedCitation":"[28]"},"properties":{"noteIndex":0},"schema":"https://github.com/citation-style-language/schema/raw/master/csl-citation.json"}</w:instrText>
      </w:r>
      <w:r w:rsidR="002B7620">
        <w:fldChar w:fldCharType="separate"/>
      </w:r>
      <w:r w:rsidR="006B3402" w:rsidRPr="006B3402">
        <w:rPr>
          <w:noProof/>
        </w:rPr>
        <w:t>[28]</w:t>
      </w:r>
      <w:r w:rsidR="002B7620">
        <w:fldChar w:fldCharType="end"/>
      </w:r>
      <w:r w:rsidR="002B7620">
        <w:t xml:space="preserve"> for the eastern distinct population segment of Steller sea lions.</w:t>
      </w:r>
    </w:p>
    <w:p w14:paraId="4DA84421" w14:textId="7C6C1C50" w:rsidR="00D74EDB" w:rsidRDefault="00D74EDB" w:rsidP="00CA40D3">
      <w:pPr>
        <w:pStyle w:val="Caption"/>
        <w:keepNext/>
        <w:spacing w:line="480" w:lineRule="auto"/>
      </w:pPr>
      <w:r>
        <w:t xml:space="preserve">Table 2: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A111B1">
        <w:t xml:space="preserve"> without caution</w:t>
      </w:r>
      <w:r w:rsidR="00FB736C">
        <w:t>.</w:t>
      </w:r>
      <w:r w:rsidR="002D553A">
        <w:t xml:space="preserve"> Species are listed using the first letters of their genus and species</w:t>
      </w:r>
      <w:r w:rsidR="000919A2">
        <w:t>:</w:t>
      </w:r>
      <w:r w:rsidR="002D553A">
        <w:t xml:space="preserve"> Af - Arctocephalus forsteri, Ag – Arctocephalus gazella, </w:t>
      </w:r>
      <w:r w:rsidR="00187B79">
        <w:t xml:space="preserve">Ap – Arctocephalus pusillus, </w:t>
      </w:r>
      <w:r w:rsidR="00B97E3E">
        <w:t xml:space="preserve">Apd – Arctocephalus pusillus doriferus, </w:t>
      </w:r>
      <w:r w:rsidR="00010974">
        <w:t>Ap</w:t>
      </w:r>
      <w:r w:rsidR="00187B79">
        <w:t>p</w:t>
      </w:r>
      <w:r w:rsidR="00010974">
        <w:t xml:space="preserve"> – Arctocephalus pusillus </w:t>
      </w:r>
      <w:proofErr w:type="spellStart"/>
      <w:r w:rsidR="00010974">
        <w:t>p</w:t>
      </w:r>
      <w:r w:rsidR="008A0CA2">
        <w:t>usillus</w:t>
      </w:r>
      <w:proofErr w:type="spellEnd"/>
      <w:r w:rsidR="008A0CA2">
        <w:t>,</w:t>
      </w:r>
      <w:r w:rsidR="002D553A">
        <w:t xml:space="preserve"> </w:t>
      </w:r>
      <w:r w:rsidR="004941B8">
        <w:t xml:space="preserve">At – Arctocephalus tropicalis, </w:t>
      </w:r>
      <w:r w:rsidR="002D553A">
        <w:t>Cu – Callorhinus ursinus, Ej – Eumetopias jubatus, Nc – Neophoca cinerea, Zc – Zalophus californianus</w:t>
      </w:r>
      <w:r w:rsidR="00537884">
        <w:t>.</w:t>
      </w:r>
    </w:p>
    <w:tbl>
      <w:tblPr>
        <w:tblStyle w:val="PlainTable2"/>
        <w:tblW w:w="7560" w:type="dxa"/>
        <w:tblLayout w:type="fixed"/>
        <w:tblLook w:val="04A0" w:firstRow="1" w:lastRow="0" w:firstColumn="1" w:lastColumn="0" w:noHBand="0" w:noVBand="1"/>
      </w:tblPr>
      <w:tblGrid>
        <w:gridCol w:w="1440"/>
        <w:gridCol w:w="1080"/>
        <w:gridCol w:w="2520"/>
        <w:gridCol w:w="1260"/>
        <w:gridCol w:w="1260"/>
      </w:tblGrid>
      <w:tr w:rsidR="00B6213C" w:rsidRPr="005718EB" w14:paraId="7239952A" w14:textId="339E4D5C" w:rsidTr="00B621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B4A80E0" w14:textId="77777777" w:rsidR="00B6213C" w:rsidRPr="005718EB" w:rsidRDefault="00B6213C" w:rsidP="00CA40D3">
            <w:pPr>
              <w:spacing w:line="480" w:lineRule="auto"/>
              <w:rPr>
                <w:rFonts w:cstheme="minorHAnsi"/>
                <w:sz w:val="20"/>
                <w:szCs w:val="20"/>
              </w:rPr>
            </w:pPr>
            <w:r w:rsidRPr="005718EB">
              <w:rPr>
                <w:rFonts w:cstheme="minorHAnsi"/>
                <w:sz w:val="20"/>
                <w:szCs w:val="20"/>
              </w:rPr>
              <w:t>Year</w:t>
            </w:r>
          </w:p>
        </w:tc>
        <w:tc>
          <w:tcPr>
            <w:tcW w:w="1080" w:type="dxa"/>
            <w:noWrap/>
            <w:hideMark/>
          </w:tcPr>
          <w:p w14:paraId="043EF7E2"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520" w:type="dxa"/>
            <w:noWrap/>
            <w:hideMark/>
          </w:tcPr>
          <w:p w14:paraId="7EB838CB" w14:textId="70AF9B70"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260" w:type="dxa"/>
            <w:noWrap/>
            <w:hideMark/>
          </w:tcPr>
          <w:p w14:paraId="32E0BE18"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71353EEB"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B6213C" w:rsidRPr="00DA4060" w14:paraId="6771666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04F68DEF" w14:textId="64FC5400" w:rsidR="00B6213C" w:rsidRPr="00DA4060" w:rsidRDefault="00B6213C" w:rsidP="002200C4">
            <w:pPr>
              <w:spacing w:line="480" w:lineRule="auto"/>
              <w:rPr>
                <w:rFonts w:cstheme="minorHAnsi"/>
                <w:b w:val="0"/>
                <w:bCs w:val="0"/>
                <w:sz w:val="20"/>
                <w:szCs w:val="20"/>
              </w:rPr>
            </w:pPr>
            <w:r w:rsidRPr="00DA4060">
              <w:rPr>
                <w:rFonts w:cstheme="minorHAnsi"/>
                <w:b w:val="0"/>
                <w:bCs w:val="0"/>
                <w:sz w:val="20"/>
                <w:szCs w:val="20"/>
              </w:rPr>
              <w:t>1988-1989</w:t>
            </w:r>
          </w:p>
        </w:tc>
        <w:tc>
          <w:tcPr>
            <w:tcW w:w="1080" w:type="dxa"/>
            <w:noWrap/>
          </w:tcPr>
          <w:p w14:paraId="01AFBE5A" w14:textId="38196B1B" w:rsidR="00B6213C" w:rsidRPr="00DA4060"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Pr="00DA4060">
              <w:rPr>
                <w:rFonts w:cstheme="minorHAnsi"/>
                <w:noProof/>
                <w:sz w:val="20"/>
                <w:szCs w:val="20"/>
              </w:rPr>
              <w:t>[20]</w:t>
            </w:r>
            <w:r>
              <w:rPr>
                <w:rFonts w:cstheme="minorHAnsi"/>
                <w:sz w:val="20"/>
                <w:szCs w:val="20"/>
              </w:rPr>
              <w:fldChar w:fldCharType="end"/>
            </w:r>
          </w:p>
        </w:tc>
        <w:tc>
          <w:tcPr>
            <w:tcW w:w="2520" w:type="dxa"/>
            <w:noWrap/>
          </w:tcPr>
          <w:p w14:paraId="4E2642D5" w14:textId="70ED3472" w:rsidR="00B6213C" w:rsidRPr="00DA4060"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hannel Islands, CA</w:t>
            </w:r>
          </w:p>
        </w:tc>
        <w:tc>
          <w:tcPr>
            <w:tcW w:w="1260" w:type="dxa"/>
            <w:noWrap/>
          </w:tcPr>
          <w:p w14:paraId="2CDED1CE" w14:textId="7ECF96CD" w:rsidR="00B6213C" w:rsidRPr="00DA4060"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B238FF1" w14:textId="3D069460" w:rsidR="00B6213C" w:rsidRPr="00DA4060"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w:t>
            </w:r>
          </w:p>
        </w:tc>
      </w:tr>
      <w:tr w:rsidR="00B6213C" w:rsidRPr="00953370" w14:paraId="21EB1884" w14:textId="411C67E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EA1DF9F" w14:textId="77777777" w:rsidR="00B6213C" w:rsidRPr="00953370" w:rsidRDefault="00B6213C" w:rsidP="002200C4">
            <w:pPr>
              <w:spacing w:line="480" w:lineRule="auto"/>
              <w:rPr>
                <w:rFonts w:cstheme="minorHAnsi"/>
                <w:b w:val="0"/>
                <w:bCs w:val="0"/>
                <w:sz w:val="20"/>
                <w:szCs w:val="20"/>
              </w:rPr>
            </w:pPr>
            <w:r w:rsidRPr="00953370">
              <w:rPr>
                <w:rFonts w:cstheme="minorHAnsi"/>
                <w:b w:val="0"/>
                <w:bCs w:val="0"/>
                <w:sz w:val="20"/>
                <w:szCs w:val="20"/>
              </w:rPr>
              <w:t>1997-2013</w:t>
            </w:r>
          </w:p>
        </w:tc>
        <w:tc>
          <w:tcPr>
            <w:tcW w:w="1080" w:type="dxa"/>
            <w:noWrap/>
          </w:tcPr>
          <w:p w14:paraId="030CCB6E" w14:textId="205A75C6" w:rsidR="00B6213C" w:rsidRPr="00953370"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fldChar w:fldCharType="begin" w:fldLock="1"/>
            </w:r>
            <w:r w:rsidR="003B2288">
              <w:rPr>
                <w:rFonts w:cstheme="minorHAnsi"/>
                <w:sz w:val="20"/>
                <w:szCs w:val="20"/>
              </w:rPr>
              <w:instrText>ADDIN CSL_CITATION {"citationItems":[{"id":"ITEM-1","itemData":{"DOI":"10.1016/j.marpolbul.2015.10.007","ISSN":"18793363","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1931c464-9cab-49df-89b5-8e035f5bc399"]}],"mendeley":{"formattedCitation":"[29]","plainTextFormattedCitation":"[29]","previouslyFormattedCitation":"[29]"},"properties":{"noteIndex":0},"schema":"https://github.com/citation-style-language/schema/raw/master/csl-citation.json"}</w:instrText>
            </w:r>
            <w:r w:rsidRPr="00953370">
              <w:rPr>
                <w:rFonts w:cstheme="minorHAnsi"/>
                <w:sz w:val="20"/>
                <w:szCs w:val="20"/>
              </w:rPr>
              <w:fldChar w:fldCharType="separate"/>
            </w:r>
            <w:r w:rsidR="006B3402" w:rsidRPr="006B3402">
              <w:rPr>
                <w:rFonts w:cstheme="minorHAnsi"/>
                <w:noProof/>
                <w:sz w:val="20"/>
                <w:szCs w:val="20"/>
              </w:rPr>
              <w:t>[29]</w:t>
            </w:r>
            <w:r w:rsidRPr="00953370">
              <w:rPr>
                <w:rFonts w:cstheme="minorHAnsi"/>
                <w:sz w:val="20"/>
                <w:szCs w:val="20"/>
              </w:rPr>
              <w:fldChar w:fldCharType="end"/>
            </w:r>
          </w:p>
        </w:tc>
        <w:tc>
          <w:tcPr>
            <w:tcW w:w="2520" w:type="dxa"/>
            <w:noWrap/>
          </w:tcPr>
          <w:p w14:paraId="1CE4E752" w14:textId="421DFEC0" w:rsidR="00B6213C" w:rsidRPr="00953370"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ass Strait, Australia</w:t>
            </w:r>
          </w:p>
        </w:tc>
        <w:tc>
          <w:tcPr>
            <w:tcW w:w="1260" w:type="dxa"/>
            <w:noWrap/>
          </w:tcPr>
          <w:p w14:paraId="330B3E34" w14:textId="65458D6F" w:rsidR="00B6213C" w:rsidRPr="00953370"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Ap</w:t>
            </w:r>
            <w:r>
              <w:rPr>
                <w:rFonts w:cstheme="minorHAnsi"/>
                <w:sz w:val="20"/>
                <w:szCs w:val="20"/>
              </w:rPr>
              <w:t>p</w:t>
            </w:r>
          </w:p>
        </w:tc>
        <w:tc>
          <w:tcPr>
            <w:tcW w:w="1260" w:type="dxa"/>
            <w:noWrap/>
          </w:tcPr>
          <w:p w14:paraId="515E18D2" w14:textId="1498C26E" w:rsidR="00B6213C" w:rsidRPr="00953370"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0.0</w:t>
            </w:r>
            <w:r w:rsidRPr="00953370">
              <w:rPr>
                <w:rFonts w:cstheme="minorHAnsi"/>
                <w:sz w:val="20"/>
                <w:szCs w:val="20"/>
              </w:rPr>
              <w:t>0</w:t>
            </w:r>
            <w:r w:rsidRPr="00953370">
              <w:rPr>
                <w:rFonts w:cstheme="minorHAnsi"/>
                <w:sz w:val="20"/>
                <w:szCs w:val="20"/>
              </w:rPr>
              <w:t>2-0.</w:t>
            </w:r>
            <w:r w:rsidRPr="00953370">
              <w:rPr>
                <w:rFonts w:cstheme="minorHAnsi"/>
                <w:sz w:val="20"/>
                <w:szCs w:val="20"/>
              </w:rPr>
              <w:t>01</w:t>
            </w:r>
            <w:r w:rsidRPr="00953370">
              <w:rPr>
                <w:rFonts w:cstheme="minorHAnsi"/>
                <w:sz w:val="20"/>
                <w:szCs w:val="20"/>
              </w:rPr>
              <w:t>9</w:t>
            </w:r>
          </w:p>
        </w:tc>
      </w:tr>
      <w:tr w:rsidR="00B6213C" w:rsidRPr="00412DE4" w14:paraId="7C5EEA2E" w14:textId="59FBF11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16495D4" w14:textId="146940AD" w:rsidR="00B6213C" w:rsidRPr="00412DE4" w:rsidRDefault="00B6213C" w:rsidP="002200C4">
            <w:pPr>
              <w:spacing w:line="480" w:lineRule="auto"/>
              <w:rPr>
                <w:rFonts w:cstheme="minorHAnsi"/>
                <w:b w:val="0"/>
                <w:bCs w:val="0"/>
                <w:sz w:val="20"/>
                <w:szCs w:val="20"/>
              </w:rPr>
            </w:pPr>
            <w:r w:rsidRPr="00412DE4">
              <w:rPr>
                <w:rFonts w:cstheme="minorHAnsi"/>
                <w:b w:val="0"/>
                <w:bCs w:val="0"/>
                <w:sz w:val="20"/>
                <w:szCs w:val="20"/>
              </w:rPr>
              <w:t>1988-1997</w:t>
            </w:r>
          </w:p>
        </w:tc>
        <w:tc>
          <w:tcPr>
            <w:tcW w:w="1080" w:type="dxa"/>
            <w:noWrap/>
          </w:tcPr>
          <w:p w14:paraId="5AD4B118" w14:textId="4E4FABF4" w:rsidR="00B6213C" w:rsidRPr="00412DE4"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12DE4">
              <w:rPr>
                <w:rFonts w:cstheme="minorHAnsi"/>
                <w:sz w:val="20"/>
                <w:szCs w:val="20"/>
              </w:rPr>
              <w:fldChar w:fldCharType="begin" w:fldLock="1"/>
            </w:r>
            <w:r w:rsidR="003B2288">
              <w:rPr>
                <w:rFonts w:cstheme="minorHAnsi"/>
                <w:sz w:val="20"/>
                <w:szCs w:val="20"/>
              </w:rPr>
              <w:instrText>ADDIN CSL_CITATION {"citationItems":[{"id":"ITEM-1","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1","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plainTextFormattedCitation":"[30]","previouslyFormattedCitation":"[30]"},"properties":{"noteIndex":0},"schema":"https://github.com/citation-style-language/schema/raw/master/csl-citation.json"}</w:instrText>
            </w:r>
            <w:r w:rsidRPr="00412DE4">
              <w:rPr>
                <w:rFonts w:cstheme="minorHAnsi"/>
                <w:sz w:val="20"/>
                <w:szCs w:val="20"/>
              </w:rPr>
              <w:fldChar w:fldCharType="separate"/>
            </w:r>
            <w:r w:rsidR="006B3402" w:rsidRPr="006B3402">
              <w:rPr>
                <w:rFonts w:cstheme="minorHAnsi"/>
                <w:noProof/>
                <w:sz w:val="20"/>
                <w:szCs w:val="20"/>
              </w:rPr>
              <w:t>[30]</w:t>
            </w:r>
            <w:r w:rsidRPr="00412DE4">
              <w:rPr>
                <w:rFonts w:cstheme="minorHAnsi"/>
                <w:sz w:val="20"/>
                <w:szCs w:val="20"/>
              </w:rPr>
              <w:fldChar w:fldCharType="end"/>
            </w:r>
          </w:p>
        </w:tc>
        <w:tc>
          <w:tcPr>
            <w:tcW w:w="2520" w:type="dxa"/>
            <w:noWrap/>
          </w:tcPr>
          <w:p w14:paraId="2C9ABFB6" w14:textId="33F1FEE6" w:rsidR="00B6213C" w:rsidRPr="00412DE4"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ivingston Island, Antarctica</w:t>
            </w:r>
          </w:p>
        </w:tc>
        <w:tc>
          <w:tcPr>
            <w:tcW w:w="1260" w:type="dxa"/>
            <w:noWrap/>
          </w:tcPr>
          <w:p w14:paraId="47B9625D" w14:textId="71AE33D5" w:rsidR="00B6213C" w:rsidRPr="00412DE4"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g</w:t>
            </w:r>
          </w:p>
        </w:tc>
        <w:tc>
          <w:tcPr>
            <w:tcW w:w="1260" w:type="dxa"/>
            <w:noWrap/>
          </w:tcPr>
          <w:p w14:paraId="385051CD" w14:textId="69B985C1" w:rsidR="00B6213C" w:rsidRPr="00412DE4"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p>
        </w:tc>
      </w:tr>
      <w:tr w:rsidR="00B6213C" w:rsidRPr="007A1F02" w14:paraId="3AFAD52E" w14:textId="71E2F5CE"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E62E01" w14:textId="170A2B60" w:rsidR="00B6213C" w:rsidRPr="005718EB" w:rsidRDefault="00B6213C" w:rsidP="002200C4">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2002</w:t>
            </w:r>
          </w:p>
        </w:tc>
        <w:tc>
          <w:tcPr>
            <w:tcW w:w="1080" w:type="dxa"/>
            <w:noWrap/>
            <w:hideMark/>
          </w:tcPr>
          <w:p w14:paraId="3C7FD466" w14:textId="6585FCF6"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1]</w:t>
            </w:r>
            <w:r w:rsidRPr="007A1F02">
              <w:rPr>
                <w:rFonts w:cstheme="minorHAnsi"/>
                <w:sz w:val="20"/>
                <w:szCs w:val="20"/>
              </w:rPr>
              <w:fldChar w:fldCharType="end"/>
            </w:r>
          </w:p>
        </w:tc>
        <w:tc>
          <w:tcPr>
            <w:tcW w:w="2520" w:type="dxa"/>
            <w:noWrap/>
            <w:hideMark/>
          </w:tcPr>
          <w:p w14:paraId="0F042699" w14:textId="77777777"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260" w:type="dxa"/>
            <w:noWrap/>
            <w:hideMark/>
          </w:tcPr>
          <w:p w14:paraId="758F801C" w14:textId="77777777"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D32A544" w14:textId="7B6E98C3"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B6213C" w:rsidRPr="007A1F02" w14:paraId="2BAEE5A8" w14:textId="42E3A91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BB73CEF" w14:textId="46221CA3" w:rsidR="00B6213C" w:rsidRPr="005718EB" w:rsidRDefault="00B6213C" w:rsidP="00CA40D3">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5</w:t>
            </w:r>
          </w:p>
        </w:tc>
        <w:tc>
          <w:tcPr>
            <w:tcW w:w="1080" w:type="dxa"/>
            <w:noWrap/>
            <w:hideMark/>
          </w:tcPr>
          <w:p w14:paraId="0FA96296" w14:textId="57B02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5C5A42">
              <w:rPr>
                <w:rFonts w:cstheme="minorHAnsi"/>
                <w:noProof/>
                <w:sz w:val="20"/>
                <w:szCs w:val="20"/>
              </w:rPr>
              <w:t>[1]</w:t>
            </w:r>
            <w:r w:rsidRPr="007A1F02">
              <w:rPr>
                <w:rFonts w:cstheme="minorHAnsi"/>
                <w:sz w:val="20"/>
                <w:szCs w:val="20"/>
              </w:rPr>
              <w:fldChar w:fldCharType="end"/>
            </w:r>
          </w:p>
        </w:tc>
        <w:tc>
          <w:tcPr>
            <w:tcW w:w="2520" w:type="dxa"/>
            <w:noWrap/>
            <w:hideMark/>
          </w:tcPr>
          <w:p w14:paraId="7037CC16" w14:textId="04AB73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r>
              <w:rPr>
                <w:rFonts w:cstheme="minorHAnsi"/>
                <w:sz w:val="20"/>
                <w:szCs w:val="20"/>
              </w:rPr>
              <w:t>, CA</w:t>
            </w:r>
          </w:p>
        </w:tc>
        <w:tc>
          <w:tcPr>
            <w:tcW w:w="1260" w:type="dxa"/>
            <w:noWrap/>
            <w:hideMark/>
          </w:tcPr>
          <w:p w14:paraId="5B6B66A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528075A" w14:textId="3317052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B6213C" w:rsidRPr="007A1F02" w14:paraId="13997076" w14:textId="1DBDE2A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2E564DE" w14:textId="58E4FD73" w:rsidR="00B6213C" w:rsidRPr="005718EB" w:rsidRDefault="00B6213C" w:rsidP="002200C4">
            <w:pPr>
              <w:spacing w:line="480" w:lineRule="auto"/>
              <w:rPr>
                <w:rFonts w:cstheme="minorHAnsi"/>
                <w:b w:val="0"/>
                <w:sz w:val="20"/>
                <w:szCs w:val="20"/>
              </w:rPr>
            </w:pPr>
            <w:r w:rsidRPr="005718EB">
              <w:rPr>
                <w:rFonts w:cstheme="minorHAnsi"/>
                <w:b w:val="0"/>
                <w:sz w:val="20"/>
                <w:szCs w:val="20"/>
              </w:rPr>
              <w:lastRenderedPageBreak/>
              <w:t>198</w:t>
            </w:r>
            <w:r>
              <w:rPr>
                <w:rFonts w:cstheme="minorHAnsi"/>
                <w:b w:val="0"/>
                <w:sz w:val="20"/>
                <w:szCs w:val="20"/>
              </w:rPr>
              <w:t>2-1984</w:t>
            </w:r>
          </w:p>
        </w:tc>
        <w:tc>
          <w:tcPr>
            <w:tcW w:w="1080" w:type="dxa"/>
            <w:noWrap/>
            <w:hideMark/>
          </w:tcPr>
          <w:p w14:paraId="455B8A64" w14:textId="056303BD"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2]</w:t>
            </w:r>
            <w:r w:rsidRPr="007A1F02">
              <w:rPr>
                <w:rFonts w:cstheme="minorHAnsi"/>
                <w:sz w:val="20"/>
                <w:szCs w:val="20"/>
              </w:rPr>
              <w:fldChar w:fldCharType="end"/>
            </w:r>
          </w:p>
        </w:tc>
        <w:tc>
          <w:tcPr>
            <w:tcW w:w="2520" w:type="dxa"/>
            <w:noWrap/>
            <w:hideMark/>
          </w:tcPr>
          <w:p w14:paraId="63D8EDD3" w14:textId="77777777"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1428AD25" w14:textId="77777777"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78710B9" w14:textId="77777777"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04</w:t>
            </w:r>
            <w:r w:rsidRPr="001A3895">
              <w:rPr>
                <w:rFonts w:cstheme="minorHAnsi"/>
                <w:sz w:val="20"/>
                <w:szCs w:val="20"/>
                <w:vertAlign w:val="superscript"/>
              </w:rPr>
              <w:t>~</w:t>
            </w:r>
          </w:p>
        </w:tc>
      </w:tr>
      <w:tr w:rsidR="00B6213C" w:rsidRPr="007A1F02" w14:paraId="252252EB" w14:textId="4EFC47A5"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1B0126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p>
        </w:tc>
        <w:tc>
          <w:tcPr>
            <w:tcW w:w="1080" w:type="dxa"/>
            <w:noWrap/>
            <w:hideMark/>
          </w:tcPr>
          <w:p w14:paraId="2ABDE12B" w14:textId="1D2A98F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Loughlin","given":"Thomas R","non-dropping-particle":"","parse-names":false,"suffix":""}],"container-title":"NWAFC Processed Report 86-02","id":"ITEM-1","issued":{"date-parts":[["1986"]]},"title":"Assessment of Net Entanglement on Northern Sea Lions in the Aleutian Islands, 25 June - 15 July 1985","type":"report"},"uris":["http://www.mendeley.com/documents/?uuid=80e13b0e-c193-4db8-bfbf-577ba4c65a8b"]}],"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26]</w:t>
            </w:r>
            <w:r w:rsidRPr="007A1F02">
              <w:rPr>
                <w:rFonts w:cstheme="minorHAnsi"/>
                <w:sz w:val="20"/>
                <w:szCs w:val="20"/>
              </w:rPr>
              <w:fldChar w:fldCharType="end"/>
            </w:r>
          </w:p>
        </w:tc>
        <w:tc>
          <w:tcPr>
            <w:tcW w:w="2520" w:type="dxa"/>
            <w:noWrap/>
            <w:hideMark/>
          </w:tcPr>
          <w:p w14:paraId="5173F581" w14:textId="669784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w:t>
            </w:r>
            <w:r>
              <w:rPr>
                <w:rFonts w:cstheme="minorHAnsi"/>
                <w:sz w:val="20"/>
                <w:szCs w:val="20"/>
              </w:rPr>
              <w:t xml:space="preserve"> Islands, AK</w:t>
            </w:r>
          </w:p>
        </w:tc>
        <w:tc>
          <w:tcPr>
            <w:tcW w:w="1260" w:type="dxa"/>
            <w:noWrap/>
            <w:hideMark/>
          </w:tcPr>
          <w:p w14:paraId="16A1A930"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1C41D8AE" w14:textId="14F04CC3"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B6213C" w:rsidRPr="007A1F02" w14:paraId="7AA30E86" w14:textId="47D19F7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0D3D4B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78</w:t>
            </w:r>
          </w:p>
        </w:tc>
        <w:tc>
          <w:tcPr>
            <w:tcW w:w="1080" w:type="dxa"/>
            <w:noWrap/>
            <w:hideMark/>
          </w:tcPr>
          <w:p w14:paraId="4993638A" w14:textId="0DBECE5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3]</w:t>
            </w:r>
            <w:r w:rsidRPr="007A1F02">
              <w:rPr>
                <w:rFonts w:cstheme="minorHAnsi"/>
                <w:sz w:val="20"/>
                <w:szCs w:val="20"/>
              </w:rPr>
              <w:fldChar w:fldCharType="end"/>
            </w:r>
          </w:p>
        </w:tc>
        <w:tc>
          <w:tcPr>
            <w:tcW w:w="2520" w:type="dxa"/>
            <w:noWrap/>
            <w:hideMark/>
          </w:tcPr>
          <w:p w14:paraId="365E8BC9" w14:textId="3AC9B2B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hideMark/>
          </w:tcPr>
          <w:p w14:paraId="0B93CEAF" w14:textId="58C39AE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w:t>
            </w:r>
          </w:p>
        </w:tc>
        <w:tc>
          <w:tcPr>
            <w:tcW w:w="1260" w:type="dxa"/>
            <w:noWrap/>
            <w:hideMark/>
          </w:tcPr>
          <w:p w14:paraId="29A00315" w14:textId="4103678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Pr="001A3895">
              <w:rPr>
                <w:rFonts w:cstheme="minorHAnsi"/>
                <w:sz w:val="20"/>
                <w:szCs w:val="20"/>
                <w:vertAlign w:val="superscript"/>
              </w:rPr>
              <w:t>*</w:t>
            </w:r>
          </w:p>
        </w:tc>
      </w:tr>
      <w:tr w:rsidR="00B6213C" w:rsidRPr="009A680F" w14:paraId="3827F464"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2A3AF3F1" w14:textId="103C35ED" w:rsidR="00B6213C" w:rsidRPr="009A680F" w:rsidRDefault="00B6213C" w:rsidP="00CA40D3">
            <w:pPr>
              <w:spacing w:line="480" w:lineRule="auto"/>
              <w:rPr>
                <w:rFonts w:cstheme="minorHAnsi"/>
                <w:b w:val="0"/>
                <w:bCs w:val="0"/>
                <w:sz w:val="20"/>
                <w:szCs w:val="20"/>
              </w:rPr>
            </w:pPr>
            <w:r w:rsidRPr="009A680F">
              <w:rPr>
                <w:rFonts w:cstheme="minorHAnsi"/>
                <w:b w:val="0"/>
                <w:bCs w:val="0"/>
                <w:sz w:val="20"/>
                <w:szCs w:val="20"/>
              </w:rPr>
              <w:t>1977</w:t>
            </w:r>
          </w:p>
        </w:tc>
        <w:tc>
          <w:tcPr>
            <w:tcW w:w="1080" w:type="dxa"/>
            <w:noWrap/>
          </w:tcPr>
          <w:p w14:paraId="32AD1F5F" w14:textId="16073B9E"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A680F">
              <w:rPr>
                <w:rFonts w:cstheme="minorHAnsi"/>
                <w:sz w:val="20"/>
                <w:szCs w:val="20"/>
              </w:rPr>
              <w:fldChar w:fldCharType="begin" w:fldLock="1"/>
            </w:r>
            <w:r w:rsidR="003B2288">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9A680F">
              <w:rPr>
                <w:rFonts w:cstheme="minorHAnsi"/>
                <w:sz w:val="20"/>
                <w:szCs w:val="20"/>
              </w:rPr>
              <w:fldChar w:fldCharType="separate"/>
            </w:r>
            <w:r w:rsidR="006B3402" w:rsidRPr="006B3402">
              <w:rPr>
                <w:rFonts w:cstheme="minorHAnsi"/>
                <w:noProof/>
                <w:sz w:val="20"/>
                <w:szCs w:val="20"/>
              </w:rPr>
              <w:t>[33]</w:t>
            </w:r>
            <w:r w:rsidRPr="009A680F">
              <w:rPr>
                <w:rFonts w:cstheme="minorHAnsi"/>
                <w:sz w:val="20"/>
                <w:szCs w:val="20"/>
              </w:rPr>
              <w:fldChar w:fldCharType="end"/>
            </w:r>
          </w:p>
        </w:tc>
        <w:tc>
          <w:tcPr>
            <w:tcW w:w="2520" w:type="dxa"/>
            <w:noWrap/>
          </w:tcPr>
          <w:p w14:paraId="3699498B" w14:textId="52FCE630"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31A71EA8" w14:textId="2E8AE5AC"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734FDF9B" w14:textId="40B36109"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Pr>
                <w:rFonts w:cstheme="minorHAnsi"/>
                <w:sz w:val="20"/>
                <w:szCs w:val="20"/>
              </w:rPr>
              <w:t>0.12</w:t>
            </w:r>
            <w:r>
              <w:rPr>
                <w:rFonts w:cstheme="minorHAnsi"/>
                <w:sz w:val="20"/>
                <w:szCs w:val="20"/>
                <w:vertAlign w:val="superscript"/>
              </w:rPr>
              <w:t>*</w:t>
            </w:r>
          </w:p>
        </w:tc>
      </w:tr>
      <w:tr w:rsidR="00B6213C" w:rsidRPr="00D56AB1" w14:paraId="49E25976"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4F96157" w14:textId="4CCEDF33" w:rsidR="00B6213C" w:rsidRPr="00D56AB1" w:rsidRDefault="00B6213C" w:rsidP="00CA40D3">
            <w:pPr>
              <w:spacing w:line="480" w:lineRule="auto"/>
              <w:rPr>
                <w:rFonts w:cstheme="minorHAnsi"/>
                <w:b w:val="0"/>
                <w:bCs w:val="0"/>
                <w:sz w:val="20"/>
                <w:szCs w:val="20"/>
              </w:rPr>
            </w:pPr>
            <w:r w:rsidRPr="00D56AB1">
              <w:rPr>
                <w:rFonts w:cstheme="minorHAnsi"/>
                <w:b w:val="0"/>
                <w:bCs w:val="0"/>
                <w:sz w:val="20"/>
                <w:szCs w:val="20"/>
              </w:rPr>
              <w:t>1979</w:t>
            </w:r>
          </w:p>
        </w:tc>
        <w:tc>
          <w:tcPr>
            <w:tcW w:w="1080" w:type="dxa"/>
            <w:noWrap/>
          </w:tcPr>
          <w:p w14:paraId="7E183978" w14:textId="5AA2D5E6"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3]</w:t>
            </w:r>
            <w:r>
              <w:rPr>
                <w:rFonts w:cstheme="minorHAnsi"/>
                <w:sz w:val="20"/>
                <w:szCs w:val="20"/>
              </w:rPr>
              <w:fldChar w:fldCharType="end"/>
            </w:r>
          </w:p>
        </w:tc>
        <w:tc>
          <w:tcPr>
            <w:tcW w:w="2520" w:type="dxa"/>
            <w:noWrap/>
          </w:tcPr>
          <w:p w14:paraId="02619BE5" w14:textId="0E37111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75A657DC" w14:textId="24E09040"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0985918F" w14:textId="2A41227D"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w:t>
            </w:r>
            <w:r>
              <w:rPr>
                <w:rFonts w:cstheme="minorHAnsi"/>
                <w:sz w:val="20"/>
                <w:szCs w:val="20"/>
                <w:vertAlign w:val="superscript"/>
              </w:rPr>
              <w:t>*</w:t>
            </w:r>
          </w:p>
        </w:tc>
      </w:tr>
      <w:tr w:rsidR="00B6213C" w:rsidRPr="007A1F02" w14:paraId="7B65BE01" w14:textId="41DBADC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C7118F9" w14:textId="4D07FB81"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6</w:t>
            </w:r>
          </w:p>
        </w:tc>
        <w:tc>
          <w:tcPr>
            <w:tcW w:w="1080" w:type="dxa"/>
            <w:noWrap/>
            <w:hideMark/>
          </w:tcPr>
          <w:p w14:paraId="79D7F0AE" w14:textId="529A9F1B"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6C393673" w14:textId="4B71AEC9"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E15EDD4" w14:textId="62A99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1EEB7F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B6213C" w:rsidRPr="007A1F02" w14:paraId="5C976BD4" w14:textId="4E33001B"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3713D8"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6</w:t>
            </w:r>
          </w:p>
        </w:tc>
        <w:tc>
          <w:tcPr>
            <w:tcW w:w="1080" w:type="dxa"/>
            <w:noWrap/>
            <w:hideMark/>
          </w:tcPr>
          <w:p w14:paraId="2100F31A" w14:textId="70CB2AD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3C7AF7AD" w14:textId="680F8CF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 Islands, AK</w:t>
            </w:r>
          </w:p>
        </w:tc>
        <w:tc>
          <w:tcPr>
            <w:tcW w:w="1260" w:type="dxa"/>
            <w:noWrap/>
            <w:hideMark/>
          </w:tcPr>
          <w:p w14:paraId="43E4B883"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7CB2495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Pr="001A3895">
              <w:rPr>
                <w:rFonts w:cstheme="minorHAnsi"/>
                <w:sz w:val="20"/>
                <w:szCs w:val="20"/>
                <w:vertAlign w:val="superscript"/>
              </w:rPr>
              <w:t>*</w:t>
            </w:r>
          </w:p>
        </w:tc>
      </w:tr>
      <w:tr w:rsidR="00B6213C" w:rsidRPr="007A1F02" w14:paraId="706320B0" w14:textId="0206A3D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8109742" w14:textId="5E980057" w:rsidR="00B6213C" w:rsidRPr="005718EB" w:rsidRDefault="00B6213C" w:rsidP="00CA40D3">
            <w:pPr>
              <w:spacing w:line="480" w:lineRule="auto"/>
              <w:rPr>
                <w:rFonts w:cstheme="minorHAnsi"/>
                <w:b w:val="0"/>
                <w:sz w:val="20"/>
                <w:szCs w:val="20"/>
              </w:rPr>
            </w:pPr>
            <w:r w:rsidRPr="005718EB">
              <w:rPr>
                <w:rFonts w:cstheme="minorHAnsi"/>
                <w:b w:val="0"/>
                <w:sz w:val="20"/>
                <w:szCs w:val="20"/>
              </w:rPr>
              <w:t>1983</w:t>
            </w:r>
            <w:r>
              <w:rPr>
                <w:rFonts w:cstheme="minorHAnsi"/>
                <w:b w:val="0"/>
                <w:sz w:val="20"/>
                <w:szCs w:val="20"/>
              </w:rPr>
              <w:t>-1984</w:t>
            </w:r>
          </w:p>
        </w:tc>
        <w:tc>
          <w:tcPr>
            <w:tcW w:w="1080" w:type="dxa"/>
            <w:noWrap/>
            <w:hideMark/>
          </w:tcPr>
          <w:p w14:paraId="6F878063" w14:textId="0A1792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3C5545C2" w14:textId="4B2DAAA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04B5D96"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EF2B6FE" w14:textId="744729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B6213C" w:rsidRPr="007A1F02" w14:paraId="7D6B3193" w14:textId="1837E8B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E9E7DD"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5</w:t>
            </w:r>
          </w:p>
        </w:tc>
        <w:tc>
          <w:tcPr>
            <w:tcW w:w="1080" w:type="dxa"/>
            <w:noWrap/>
            <w:hideMark/>
          </w:tcPr>
          <w:p w14:paraId="1970E0BB" w14:textId="24877A0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1A6A1870" w14:textId="699199E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w:t>
            </w:r>
            <w:r w:rsidRPr="007A1F02">
              <w:rPr>
                <w:rFonts w:cstheme="minorHAnsi"/>
                <w:sz w:val="20"/>
                <w:szCs w:val="20"/>
              </w:rPr>
              <w:t xml:space="preserve"> Island</w:t>
            </w:r>
            <w:r>
              <w:rPr>
                <w:rFonts w:cstheme="minorHAnsi"/>
                <w:sz w:val="20"/>
                <w:szCs w:val="20"/>
              </w:rPr>
              <w:t>s, AK</w:t>
            </w:r>
          </w:p>
        </w:tc>
        <w:tc>
          <w:tcPr>
            <w:tcW w:w="1260" w:type="dxa"/>
            <w:noWrap/>
            <w:hideMark/>
          </w:tcPr>
          <w:p w14:paraId="50A8A4BC"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76375FC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Pr="001A3895">
              <w:rPr>
                <w:rFonts w:cstheme="minorHAnsi"/>
                <w:sz w:val="20"/>
                <w:szCs w:val="20"/>
                <w:vertAlign w:val="superscript"/>
              </w:rPr>
              <w:t>*</w:t>
            </w:r>
          </w:p>
        </w:tc>
      </w:tr>
      <w:tr w:rsidR="00B6213C" w:rsidRPr="003F2682" w14:paraId="77EE3D1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94167EF" w14:textId="77777777" w:rsidR="00B6213C" w:rsidRPr="003F2682" w:rsidRDefault="00B6213C" w:rsidP="002200C4">
            <w:pPr>
              <w:spacing w:line="480" w:lineRule="auto"/>
              <w:rPr>
                <w:rFonts w:cstheme="minorHAnsi"/>
                <w:b w:val="0"/>
                <w:bCs w:val="0"/>
                <w:sz w:val="20"/>
                <w:szCs w:val="20"/>
              </w:rPr>
            </w:pPr>
            <w:r w:rsidRPr="003F2682">
              <w:rPr>
                <w:rFonts w:cstheme="minorHAnsi"/>
                <w:b w:val="0"/>
                <w:bCs w:val="0"/>
                <w:sz w:val="20"/>
                <w:szCs w:val="20"/>
              </w:rPr>
              <w:t>2006</w:t>
            </w:r>
          </w:p>
        </w:tc>
        <w:tc>
          <w:tcPr>
            <w:tcW w:w="1080" w:type="dxa"/>
            <w:noWrap/>
          </w:tcPr>
          <w:p w14:paraId="5D3D3A3A" w14:textId="40FEF06F" w:rsidR="00B6213C" w:rsidRPr="003F2682"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5]</w:t>
            </w:r>
            <w:r>
              <w:rPr>
                <w:rFonts w:cstheme="minorHAnsi"/>
                <w:sz w:val="20"/>
                <w:szCs w:val="20"/>
              </w:rPr>
              <w:fldChar w:fldCharType="end"/>
            </w:r>
          </w:p>
        </w:tc>
        <w:tc>
          <w:tcPr>
            <w:tcW w:w="2520" w:type="dxa"/>
            <w:noWrap/>
          </w:tcPr>
          <w:p w14:paraId="10EFAD66" w14:textId="77777777" w:rsidR="00B6213C" w:rsidRPr="003F2682"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55DBCBDD" w14:textId="77777777" w:rsidR="00B6213C" w:rsidRPr="003F2682"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6C28C4C2" w14:textId="77777777" w:rsidR="00B6213C" w:rsidRPr="003F2682"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0</w:t>
            </w:r>
          </w:p>
        </w:tc>
      </w:tr>
      <w:tr w:rsidR="00B6213C" w:rsidRPr="007A1F02" w14:paraId="22D28DE4" w14:textId="502CEC6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459D13C" w14:textId="4BD4EF6A"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8-2000</w:t>
            </w:r>
          </w:p>
        </w:tc>
        <w:tc>
          <w:tcPr>
            <w:tcW w:w="1080" w:type="dxa"/>
            <w:noWrap/>
            <w:hideMark/>
          </w:tcPr>
          <w:p w14:paraId="54BCB5F3" w14:textId="4676EE2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9D0C3C" w14:textId="2D4FCAD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68030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1BED33C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r>
              <w:rPr>
                <w:rFonts w:cstheme="minorHAnsi"/>
                <w:sz w:val="20"/>
                <w:szCs w:val="20"/>
              </w:rPr>
              <w:t>0</w:t>
            </w:r>
          </w:p>
        </w:tc>
      </w:tr>
      <w:tr w:rsidR="00B6213C" w:rsidRPr="007A1F02" w14:paraId="2D0FA715" w14:textId="068A36BE"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29A36DA" w14:textId="7247A846"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8-1989</w:t>
            </w:r>
          </w:p>
        </w:tc>
        <w:tc>
          <w:tcPr>
            <w:tcW w:w="1080" w:type="dxa"/>
            <w:noWrap/>
            <w:hideMark/>
          </w:tcPr>
          <w:p w14:paraId="7137068F" w14:textId="069A0C2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67039316" w14:textId="280D0AF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A393D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4452E57" w14:textId="44D33760"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B6213C" w:rsidRPr="007A1F02" w14:paraId="008B1B4E" w14:textId="0ED3C19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814FDC" w14:textId="5866E33A"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1EE1B7B7" w14:textId="12C7482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5451A6A5" w14:textId="6C5EADE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62019F2E"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02C4E96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1D5EF6A9" w14:textId="27F3E2F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3A33222" w14:textId="0BDC735C"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1999</w:t>
            </w:r>
          </w:p>
        </w:tc>
        <w:tc>
          <w:tcPr>
            <w:tcW w:w="1080" w:type="dxa"/>
            <w:noWrap/>
            <w:hideMark/>
          </w:tcPr>
          <w:p w14:paraId="56C74866" w14:textId="4F390DF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363154C9" w14:textId="52AABD7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7CFD053D" w14:textId="358CA1E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61E882E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05466659" w14:textId="46CFAA13"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F297CFF" w14:textId="65216B66" w:rsidR="00B6213C" w:rsidRPr="005718EB" w:rsidRDefault="00B6213C" w:rsidP="00CA40D3">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7</w:t>
            </w:r>
          </w:p>
        </w:tc>
        <w:tc>
          <w:tcPr>
            <w:tcW w:w="1080" w:type="dxa"/>
            <w:noWrap/>
            <w:hideMark/>
          </w:tcPr>
          <w:p w14:paraId="55AD270A" w14:textId="066A482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plainTextFormattedCitation":"[18]","previouslyFormattedCitation":"[18]"},"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8]</w:t>
            </w:r>
            <w:r w:rsidRPr="007A1F02">
              <w:rPr>
                <w:rFonts w:cstheme="minorHAnsi"/>
                <w:sz w:val="20"/>
                <w:szCs w:val="20"/>
              </w:rPr>
              <w:fldChar w:fldCharType="end"/>
            </w:r>
          </w:p>
        </w:tc>
        <w:tc>
          <w:tcPr>
            <w:tcW w:w="2520" w:type="dxa"/>
            <w:noWrap/>
            <w:hideMark/>
          </w:tcPr>
          <w:p w14:paraId="6EBF93C1" w14:textId="6E0C50D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w:t>
            </w:r>
            <w:r>
              <w:rPr>
                <w:rFonts w:cstheme="minorHAnsi"/>
                <w:sz w:val="20"/>
                <w:szCs w:val="20"/>
              </w:rPr>
              <w:t>EAK &amp; northern BC</w:t>
            </w:r>
          </w:p>
        </w:tc>
        <w:tc>
          <w:tcPr>
            <w:tcW w:w="1260" w:type="dxa"/>
            <w:noWrap/>
            <w:hideMark/>
          </w:tcPr>
          <w:p w14:paraId="426446B9"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6154978A" w14:textId="1E0A48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B6213C" w:rsidRPr="007A1F02" w14:paraId="0B8305BE" w14:textId="045BA8C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D1164E" w14:textId="3C975A8C"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0851B476" w14:textId="001E2AC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4184CBBD" w14:textId="1E21DBF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4F90819"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DC4371D" w14:textId="7DA2CF4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685BC82" w14:textId="10605CA4"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C7FF1F6" w14:textId="37C45353"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13723D17" w14:textId="5F6934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09E6337" w14:textId="6BF478E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770F355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B5211E8" w14:textId="43CCDF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0C5C4C3" w14:textId="2613969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8CEED95" w14:textId="67DB2A4D"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057D1A8A" w14:textId="34AA361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B6FD675" w14:textId="232C54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4BB39634"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ACBA5E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B6213C" w:rsidRPr="007A1F02" w14:paraId="711DE242" w14:textId="0E3D7575"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01EDFD3" w14:textId="2331EDF8" w:rsidR="00B6213C" w:rsidRPr="005718EB" w:rsidRDefault="00B6213C" w:rsidP="00CA40D3">
            <w:pPr>
              <w:spacing w:line="480" w:lineRule="auto"/>
              <w:rPr>
                <w:rFonts w:cstheme="minorHAnsi"/>
                <w:b w:val="0"/>
                <w:sz w:val="20"/>
                <w:szCs w:val="20"/>
              </w:rPr>
            </w:pPr>
            <w:r w:rsidRPr="005718EB">
              <w:rPr>
                <w:rFonts w:cstheme="minorHAnsi"/>
                <w:b w:val="0"/>
                <w:sz w:val="20"/>
                <w:szCs w:val="20"/>
              </w:rPr>
              <w:t>1988</w:t>
            </w:r>
            <w:r>
              <w:rPr>
                <w:rFonts w:cstheme="minorHAnsi"/>
                <w:b w:val="0"/>
                <w:sz w:val="20"/>
                <w:szCs w:val="20"/>
              </w:rPr>
              <w:t>-1989</w:t>
            </w:r>
          </w:p>
        </w:tc>
        <w:tc>
          <w:tcPr>
            <w:tcW w:w="1080" w:type="dxa"/>
            <w:noWrap/>
            <w:hideMark/>
          </w:tcPr>
          <w:p w14:paraId="3B7D4EC3" w14:textId="5ECDF24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7]</w:t>
            </w:r>
            <w:r w:rsidRPr="007A1F02">
              <w:rPr>
                <w:rFonts w:cstheme="minorHAnsi"/>
                <w:sz w:val="20"/>
                <w:szCs w:val="20"/>
              </w:rPr>
              <w:fldChar w:fldCharType="end"/>
            </w:r>
          </w:p>
        </w:tc>
        <w:tc>
          <w:tcPr>
            <w:tcW w:w="2520" w:type="dxa"/>
            <w:noWrap/>
            <w:hideMark/>
          </w:tcPr>
          <w:p w14:paraId="51434FA7" w14:textId="6A0F47F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r>
              <w:rPr>
                <w:rFonts w:cstheme="minorHAnsi"/>
                <w:sz w:val="20"/>
                <w:szCs w:val="20"/>
              </w:rPr>
              <w:t>, South Georgia</w:t>
            </w:r>
          </w:p>
        </w:tc>
        <w:tc>
          <w:tcPr>
            <w:tcW w:w="1260" w:type="dxa"/>
            <w:noWrap/>
            <w:hideMark/>
          </w:tcPr>
          <w:p w14:paraId="0A25F32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06A937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419194DF" w14:textId="4C9CE35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27DFB8F" w14:textId="0B94D41E"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2000</w:t>
            </w:r>
          </w:p>
        </w:tc>
        <w:tc>
          <w:tcPr>
            <w:tcW w:w="1080" w:type="dxa"/>
            <w:noWrap/>
            <w:hideMark/>
          </w:tcPr>
          <w:p w14:paraId="562860E8" w14:textId="7B19085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1A9AD1" w14:textId="50896A7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F37E25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4AB5F555" w14:textId="2831482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6BCC52D3" w14:textId="0302096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09046F" w14:textId="2741D4AE" w:rsidR="00B6213C" w:rsidRPr="005718EB" w:rsidRDefault="00B6213C" w:rsidP="00CA40D3">
            <w:pPr>
              <w:spacing w:line="480" w:lineRule="auto"/>
              <w:rPr>
                <w:rFonts w:cstheme="minorHAnsi"/>
                <w:b w:val="0"/>
                <w:sz w:val="20"/>
                <w:szCs w:val="20"/>
              </w:rPr>
            </w:pPr>
            <w:r w:rsidRPr="005718EB">
              <w:rPr>
                <w:rFonts w:cstheme="minorHAnsi"/>
                <w:b w:val="0"/>
                <w:sz w:val="20"/>
                <w:szCs w:val="20"/>
              </w:rPr>
              <w:t>20</w:t>
            </w:r>
            <w:r>
              <w:rPr>
                <w:rFonts w:cstheme="minorHAnsi"/>
                <w:b w:val="0"/>
                <w:sz w:val="20"/>
                <w:szCs w:val="20"/>
              </w:rPr>
              <w:t>10-2018</w:t>
            </w:r>
          </w:p>
        </w:tc>
        <w:tc>
          <w:tcPr>
            <w:tcW w:w="1080" w:type="dxa"/>
            <w:noWrap/>
            <w:hideMark/>
          </w:tcPr>
          <w:p w14:paraId="39FBCC80" w14:textId="70728CE0" w:rsidR="00B6213C" w:rsidRPr="007A1F02" w:rsidRDefault="00F0411B"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0BE10A7E" w14:textId="477F58B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14729BE8"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585FBC6C" w14:textId="422269B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p>
        </w:tc>
      </w:tr>
      <w:tr w:rsidR="00B6213C" w:rsidRPr="007A1F02" w14:paraId="51159006" w14:textId="40C3CE5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0B630B1" w14:textId="26C91223"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sidR="00A34F3A">
              <w:rPr>
                <w:rFonts w:cstheme="minorHAnsi"/>
                <w:b w:val="0"/>
                <w:sz w:val="20"/>
                <w:szCs w:val="20"/>
              </w:rPr>
              <w:t>1-1995</w:t>
            </w:r>
          </w:p>
        </w:tc>
        <w:tc>
          <w:tcPr>
            <w:tcW w:w="1080" w:type="dxa"/>
            <w:noWrap/>
            <w:hideMark/>
          </w:tcPr>
          <w:p w14:paraId="0876CA73" w14:textId="37FD25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235039">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8]","plainTextFormattedCitation":"[38]","previouslyFormattedCitation":"[38]"},"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8]</w:t>
            </w:r>
            <w:r w:rsidRPr="007A1F02">
              <w:rPr>
                <w:rFonts w:cstheme="minorHAnsi"/>
                <w:sz w:val="20"/>
                <w:szCs w:val="20"/>
              </w:rPr>
              <w:fldChar w:fldCharType="end"/>
            </w:r>
          </w:p>
        </w:tc>
        <w:tc>
          <w:tcPr>
            <w:tcW w:w="2520" w:type="dxa"/>
            <w:noWrap/>
            <w:hideMark/>
          </w:tcPr>
          <w:p w14:paraId="50415094" w14:textId="766CF68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r>
              <w:rPr>
                <w:rFonts w:cstheme="minorHAnsi"/>
                <w:sz w:val="20"/>
                <w:szCs w:val="20"/>
              </w:rPr>
              <w:t>, Mexico</w:t>
            </w:r>
          </w:p>
        </w:tc>
        <w:tc>
          <w:tcPr>
            <w:tcW w:w="1260" w:type="dxa"/>
            <w:noWrap/>
            <w:hideMark/>
          </w:tcPr>
          <w:p w14:paraId="161F9C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2513972" w14:textId="0689904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B6213C" w:rsidRPr="007A1F02" w14:paraId="0943DFC6" w14:textId="640FA5C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501B9B2" w14:textId="3D81465B" w:rsidR="00B6213C" w:rsidRPr="005718EB" w:rsidRDefault="00B97E3E" w:rsidP="002200C4">
            <w:pPr>
              <w:spacing w:line="480" w:lineRule="auto"/>
              <w:rPr>
                <w:rFonts w:cstheme="minorHAnsi"/>
                <w:b w:val="0"/>
                <w:sz w:val="20"/>
                <w:szCs w:val="20"/>
              </w:rPr>
            </w:pPr>
            <w:r>
              <w:rPr>
                <w:rFonts w:cstheme="minorHAnsi"/>
                <w:b w:val="0"/>
                <w:sz w:val="20"/>
                <w:szCs w:val="20"/>
              </w:rPr>
              <w:t>1995-2005</w:t>
            </w:r>
          </w:p>
        </w:tc>
        <w:tc>
          <w:tcPr>
            <w:tcW w:w="1080" w:type="dxa"/>
            <w:noWrap/>
            <w:hideMark/>
          </w:tcPr>
          <w:p w14:paraId="6E3DCC36" w14:textId="3D068167"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9]</w:t>
            </w:r>
            <w:r w:rsidRPr="007A1F02">
              <w:rPr>
                <w:rFonts w:cstheme="minorHAnsi"/>
                <w:sz w:val="20"/>
                <w:szCs w:val="20"/>
              </w:rPr>
              <w:fldChar w:fldCharType="end"/>
            </w:r>
          </w:p>
        </w:tc>
        <w:tc>
          <w:tcPr>
            <w:tcW w:w="2520" w:type="dxa"/>
            <w:noWrap/>
            <w:hideMark/>
          </w:tcPr>
          <w:p w14:paraId="53D018B2" w14:textId="77777777"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ikoura</w:t>
            </w:r>
            <w:r>
              <w:rPr>
                <w:rFonts w:cstheme="minorHAnsi"/>
                <w:sz w:val="20"/>
                <w:szCs w:val="20"/>
              </w:rPr>
              <w:t>, New Zealand</w:t>
            </w:r>
          </w:p>
        </w:tc>
        <w:tc>
          <w:tcPr>
            <w:tcW w:w="1260" w:type="dxa"/>
            <w:noWrap/>
            <w:hideMark/>
          </w:tcPr>
          <w:p w14:paraId="71503FD9" w14:textId="77777777"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742D4F30" w14:textId="77777777" w:rsidR="00B6213C" w:rsidRPr="007A1F02" w:rsidRDefault="00B6213C" w:rsidP="002200C4">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B6213C" w:rsidRPr="007A1F02" w14:paraId="72C259D2" w14:textId="19A99E6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4307610" w14:textId="77777777" w:rsidR="00B6213C" w:rsidRPr="005718EB" w:rsidRDefault="00B6213C" w:rsidP="002200C4">
            <w:pPr>
              <w:spacing w:line="480" w:lineRule="auto"/>
              <w:rPr>
                <w:rFonts w:cstheme="minorHAnsi"/>
                <w:b w:val="0"/>
                <w:sz w:val="20"/>
                <w:szCs w:val="20"/>
              </w:rPr>
            </w:pPr>
            <w:r w:rsidRPr="005718EB">
              <w:rPr>
                <w:rFonts w:cstheme="minorHAnsi"/>
                <w:b w:val="0"/>
                <w:sz w:val="20"/>
                <w:szCs w:val="20"/>
              </w:rPr>
              <w:t>1983</w:t>
            </w:r>
          </w:p>
        </w:tc>
        <w:tc>
          <w:tcPr>
            <w:tcW w:w="1080" w:type="dxa"/>
            <w:noWrap/>
            <w:hideMark/>
          </w:tcPr>
          <w:p w14:paraId="522DFAE2" w14:textId="5E2D8152" w:rsidR="00B6213C" w:rsidRPr="007A1F02"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dropping-particle":"","family":"Beekman","given":"Gerard","non-dropping-particle":"","parse-names":false,"suffix":""},{"dropping-particle":"","family":"Kajimura","given":"Hiroshi","non-dropping-particle":"","parse-names":false,"suffix":""},{"dropping-particle":"","family":"Yoshida","given":"Kazumoto","non-dropping-particle":"","parse-names":false,"suffix":""},{"dropping-particle":"","family":"Fujimaki","given":"Yasutoshi","non-dropping-particle":"","parse-names":false,"suffix":""},{"dropping-particle":"","family":"Tomita","given":"Marianne","non-dropping-particle":"","parse-names":false,"suffix":""}],"container-title":"Background paper submitted to the 27th Annual meeting of the Stranding Scientific Committee, North Pacific Fur Seal Commission. March 29-April 6, 1984 Moscow, Russia","id":"ITEM-1","issued":{"date-parts":[["1984"]]},"title":"Investigations on fur seal entanglement in 1983 and comparisons with 1981 and 1982 entanglement data, St. Paul Island, Alaska.","type":"paper-conference"},"uris":["http://www.mendeley.com/documents/?uuid=a29a6024-4639-4622-ab09-9b20aa67ab53"]}],"mendeley":{"formattedCitation":"[40]","plainTextFormattedCitation":"[40]","previouslyFormattedCitation":"[40]"},"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0]</w:t>
            </w:r>
            <w:r w:rsidRPr="007A1F02">
              <w:rPr>
                <w:rFonts w:cstheme="minorHAnsi"/>
                <w:sz w:val="20"/>
                <w:szCs w:val="20"/>
              </w:rPr>
              <w:fldChar w:fldCharType="end"/>
            </w:r>
          </w:p>
        </w:tc>
        <w:tc>
          <w:tcPr>
            <w:tcW w:w="2520" w:type="dxa"/>
            <w:noWrap/>
            <w:hideMark/>
          </w:tcPr>
          <w:p w14:paraId="48FE9D59" w14:textId="77777777" w:rsidR="00B6213C" w:rsidRPr="007A1F02"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6AE732BA" w14:textId="77777777" w:rsidR="00B6213C" w:rsidRPr="007A1F02"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291E9C7" w14:textId="122DEBAA" w:rsidR="00B6213C" w:rsidRPr="00ED2671"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7A1F02">
              <w:rPr>
                <w:rFonts w:cstheme="minorHAnsi"/>
                <w:sz w:val="20"/>
                <w:szCs w:val="20"/>
              </w:rPr>
              <w:t>0.</w:t>
            </w:r>
            <w:r>
              <w:rPr>
                <w:rFonts w:cstheme="minorHAnsi"/>
                <w:sz w:val="20"/>
                <w:szCs w:val="20"/>
              </w:rPr>
              <w:t>75</w:t>
            </w:r>
            <w:r>
              <w:rPr>
                <w:rFonts w:cstheme="minorHAnsi"/>
                <w:sz w:val="20"/>
                <w:szCs w:val="20"/>
                <w:vertAlign w:val="superscript"/>
              </w:rPr>
              <w:t>*</w:t>
            </w:r>
          </w:p>
        </w:tc>
      </w:tr>
      <w:tr w:rsidR="00B6213C" w:rsidRPr="00ED2671" w14:paraId="223B7A4D"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A32146E" w14:textId="20100462" w:rsidR="00B6213C" w:rsidRPr="00ED2671" w:rsidRDefault="00B6213C" w:rsidP="00CA40D3">
            <w:pPr>
              <w:spacing w:line="480" w:lineRule="auto"/>
              <w:rPr>
                <w:rFonts w:cstheme="minorHAnsi"/>
                <w:b w:val="0"/>
                <w:bCs w:val="0"/>
                <w:sz w:val="20"/>
                <w:szCs w:val="20"/>
              </w:rPr>
            </w:pPr>
            <w:r w:rsidRPr="00ED2671">
              <w:rPr>
                <w:rFonts w:cstheme="minorHAnsi"/>
                <w:b w:val="0"/>
                <w:bCs w:val="0"/>
                <w:sz w:val="20"/>
                <w:szCs w:val="20"/>
              </w:rPr>
              <w:t>1984</w:t>
            </w:r>
          </w:p>
        </w:tc>
        <w:tc>
          <w:tcPr>
            <w:tcW w:w="1080" w:type="dxa"/>
            <w:noWrap/>
          </w:tcPr>
          <w:p w14:paraId="4E46B17A" w14:textId="1A5E0172"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1]</w:t>
            </w:r>
            <w:r>
              <w:rPr>
                <w:rFonts w:cstheme="minorHAnsi"/>
                <w:sz w:val="20"/>
                <w:szCs w:val="20"/>
              </w:rPr>
              <w:fldChar w:fldCharType="end"/>
            </w:r>
          </w:p>
        </w:tc>
        <w:tc>
          <w:tcPr>
            <w:tcW w:w="2520" w:type="dxa"/>
            <w:noWrap/>
          </w:tcPr>
          <w:p w14:paraId="09137648" w14:textId="089903FB"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4AAD5D48" w14:textId="694B68B1"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7E064AD" w14:textId="3C3CCD2A"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Pr>
                <w:rFonts w:cstheme="minorHAnsi"/>
                <w:sz w:val="20"/>
                <w:szCs w:val="20"/>
              </w:rPr>
              <w:t>0.78</w:t>
            </w:r>
            <w:r>
              <w:rPr>
                <w:rFonts w:cstheme="minorHAnsi"/>
                <w:sz w:val="20"/>
                <w:szCs w:val="20"/>
                <w:vertAlign w:val="superscript"/>
              </w:rPr>
              <w:t>*</w:t>
            </w:r>
          </w:p>
        </w:tc>
      </w:tr>
      <w:tr w:rsidR="00B6213C" w:rsidRPr="007A1F02" w14:paraId="7B8BEE0D" w14:textId="76BEEA9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2446DB3" w14:textId="69F78629" w:rsidR="00B6213C" w:rsidRPr="005718EB" w:rsidRDefault="00B6213C" w:rsidP="00CA40D3">
            <w:pPr>
              <w:spacing w:line="480" w:lineRule="auto"/>
              <w:rPr>
                <w:rFonts w:cstheme="minorHAnsi"/>
                <w:b w:val="0"/>
                <w:sz w:val="20"/>
                <w:szCs w:val="20"/>
              </w:rPr>
            </w:pPr>
            <w:r w:rsidRPr="005718EB">
              <w:rPr>
                <w:rFonts w:cstheme="minorHAnsi"/>
                <w:b w:val="0"/>
                <w:sz w:val="20"/>
                <w:szCs w:val="20"/>
              </w:rPr>
              <w:lastRenderedPageBreak/>
              <w:t>2001</w:t>
            </w:r>
            <w:r>
              <w:rPr>
                <w:rFonts w:cstheme="minorHAnsi"/>
                <w:b w:val="0"/>
                <w:sz w:val="20"/>
                <w:szCs w:val="20"/>
              </w:rPr>
              <w:t>-2002</w:t>
            </w:r>
          </w:p>
        </w:tc>
        <w:tc>
          <w:tcPr>
            <w:tcW w:w="1080" w:type="dxa"/>
            <w:noWrap/>
            <w:hideMark/>
          </w:tcPr>
          <w:p w14:paraId="66311DB2" w14:textId="4CC7D3B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054D10AB" w14:textId="160AE424"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4BCF6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6680F034" w14:textId="30A824F6"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B6213C" w:rsidRPr="007A1F02" w14:paraId="52B677CA" w14:textId="20AF0FB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386FE5"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p>
        </w:tc>
        <w:tc>
          <w:tcPr>
            <w:tcW w:w="1080" w:type="dxa"/>
            <w:noWrap/>
            <w:hideMark/>
          </w:tcPr>
          <w:p w14:paraId="0A2971BF" w14:textId="0BFB127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72FD5FC9" w14:textId="533DB79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17279095"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0CECC43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B6213C" w:rsidRPr="007A1F02" w14:paraId="2E7C1501" w14:textId="378E76AB"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1E5C52"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2</w:t>
            </w:r>
          </w:p>
        </w:tc>
        <w:tc>
          <w:tcPr>
            <w:tcW w:w="1080" w:type="dxa"/>
            <w:noWrap/>
            <w:hideMark/>
          </w:tcPr>
          <w:p w14:paraId="50C88AC2" w14:textId="5040A6D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38800D91" w14:textId="165D1E7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1A07491"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27B895E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B6213C" w:rsidRPr="007A1F02" w14:paraId="44F6E484" w14:textId="0351131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93E9C7B" w14:textId="6854A626"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sidR="00B97E3E">
              <w:rPr>
                <w:rFonts w:cstheme="minorHAnsi"/>
                <w:b w:val="0"/>
                <w:sz w:val="20"/>
                <w:szCs w:val="20"/>
              </w:rPr>
              <w:t>89-1991</w:t>
            </w:r>
          </w:p>
        </w:tc>
        <w:tc>
          <w:tcPr>
            <w:tcW w:w="1080" w:type="dxa"/>
            <w:noWrap/>
            <w:hideMark/>
          </w:tcPr>
          <w:p w14:paraId="220601B6" w14:textId="4B38DB9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2]</w:t>
            </w:r>
            <w:r w:rsidRPr="007A1F02">
              <w:rPr>
                <w:rFonts w:cstheme="minorHAnsi"/>
                <w:sz w:val="20"/>
                <w:szCs w:val="20"/>
              </w:rPr>
              <w:fldChar w:fldCharType="end"/>
            </w:r>
          </w:p>
        </w:tc>
        <w:tc>
          <w:tcPr>
            <w:tcW w:w="2520" w:type="dxa"/>
            <w:noWrap/>
            <w:hideMark/>
          </w:tcPr>
          <w:p w14:paraId="5B7C7397" w14:textId="1826877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r>
              <w:rPr>
                <w:rFonts w:cstheme="minorHAnsi"/>
                <w:sz w:val="20"/>
                <w:szCs w:val="20"/>
              </w:rPr>
              <w:t>, Australia</w:t>
            </w:r>
          </w:p>
        </w:tc>
        <w:tc>
          <w:tcPr>
            <w:tcW w:w="1260" w:type="dxa"/>
            <w:noWrap/>
            <w:hideMark/>
          </w:tcPr>
          <w:p w14:paraId="3E3CD5E8" w14:textId="077011D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sidR="00B97E3E">
              <w:rPr>
                <w:rFonts w:cstheme="minorHAnsi"/>
                <w:sz w:val="20"/>
                <w:szCs w:val="20"/>
              </w:rPr>
              <w:t>pd</w:t>
            </w:r>
          </w:p>
        </w:tc>
        <w:tc>
          <w:tcPr>
            <w:tcW w:w="1260" w:type="dxa"/>
            <w:noWrap/>
            <w:hideMark/>
          </w:tcPr>
          <w:p w14:paraId="3BD3BC98" w14:textId="27C69EB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B6213C" w:rsidRPr="007A1F02" w14:paraId="1EF181C9" w14:textId="00E2353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174EECD" w14:textId="19AE2A9A" w:rsidR="00B6213C" w:rsidRPr="005718EB" w:rsidRDefault="00B6213C" w:rsidP="00CA40D3">
            <w:pPr>
              <w:spacing w:line="480" w:lineRule="auto"/>
              <w:rPr>
                <w:rFonts w:cstheme="minorHAnsi"/>
                <w:b w:val="0"/>
                <w:sz w:val="20"/>
                <w:szCs w:val="20"/>
              </w:rPr>
            </w:pPr>
            <w:r>
              <w:rPr>
                <w:rFonts w:cstheme="minorHAnsi"/>
                <w:b w:val="0"/>
                <w:sz w:val="20"/>
                <w:szCs w:val="20"/>
              </w:rPr>
              <w:t>2010-2018</w:t>
            </w:r>
          </w:p>
        </w:tc>
        <w:tc>
          <w:tcPr>
            <w:tcW w:w="1080" w:type="dxa"/>
            <w:noWrap/>
            <w:hideMark/>
          </w:tcPr>
          <w:p w14:paraId="0DFA204B" w14:textId="01D59D41" w:rsidR="00B6213C" w:rsidRPr="007A1F02" w:rsidRDefault="00F0411B"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4FB58D59" w14:textId="65DBCC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2BE2260D"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2242021" w14:textId="2DCE3EE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2.86</w:t>
            </w:r>
          </w:p>
        </w:tc>
      </w:tr>
      <w:tr w:rsidR="00B6213C" w:rsidRPr="007A1F02" w14:paraId="21E17785" w14:textId="4F053898"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20CAFCC"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92</w:t>
            </w:r>
          </w:p>
        </w:tc>
        <w:tc>
          <w:tcPr>
            <w:tcW w:w="1080" w:type="dxa"/>
            <w:noWrap/>
            <w:hideMark/>
          </w:tcPr>
          <w:p w14:paraId="2BC0EC4B" w14:textId="29DBBFA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6]</w:t>
            </w:r>
            <w:r w:rsidRPr="007A1F02">
              <w:rPr>
                <w:rFonts w:cstheme="minorHAnsi"/>
                <w:sz w:val="20"/>
                <w:szCs w:val="20"/>
              </w:rPr>
              <w:fldChar w:fldCharType="end"/>
            </w:r>
          </w:p>
        </w:tc>
        <w:tc>
          <w:tcPr>
            <w:tcW w:w="2520" w:type="dxa"/>
            <w:noWrap/>
            <w:hideMark/>
          </w:tcPr>
          <w:p w14:paraId="2335C227" w14:textId="0E496BA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hideMark/>
          </w:tcPr>
          <w:p w14:paraId="492F0BD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2AF55C44" w14:textId="672A96A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r w:rsidR="00B6213C" w:rsidRPr="001A3895" w14:paraId="1AF53472" w14:textId="6ED7596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C8A6E75" w14:textId="77777777" w:rsidR="00B6213C" w:rsidRPr="001A3895" w:rsidRDefault="00B6213C" w:rsidP="002200C4">
            <w:pPr>
              <w:spacing w:line="480" w:lineRule="auto"/>
              <w:rPr>
                <w:rFonts w:cstheme="minorHAnsi"/>
                <w:b w:val="0"/>
                <w:bCs w:val="0"/>
                <w:sz w:val="20"/>
                <w:szCs w:val="20"/>
              </w:rPr>
            </w:pPr>
            <w:r>
              <w:rPr>
                <w:rFonts w:cstheme="minorHAnsi"/>
                <w:b w:val="0"/>
                <w:bCs w:val="0"/>
                <w:sz w:val="20"/>
                <w:szCs w:val="20"/>
              </w:rPr>
              <w:t>2000</w:t>
            </w:r>
          </w:p>
        </w:tc>
        <w:tc>
          <w:tcPr>
            <w:tcW w:w="1080" w:type="dxa"/>
            <w:noWrap/>
          </w:tcPr>
          <w:p w14:paraId="65BC7FE7" w14:textId="4AC2F875" w:rsidR="00B6213C" w:rsidRPr="001A3895"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0B83B56F" w14:textId="562FA164" w:rsidR="00B6213C" w:rsidRPr="001A3895"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24138A46" w14:textId="77777777" w:rsidR="00B6213C" w:rsidRPr="001A3895"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1CAC5994" w14:textId="0D547BBE" w:rsidR="00B6213C" w:rsidRPr="001A3895" w:rsidRDefault="00B6213C" w:rsidP="002200C4">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75</w:t>
            </w:r>
          </w:p>
        </w:tc>
      </w:tr>
      <w:tr w:rsidR="00B6213C" w:rsidRPr="001A3895" w14:paraId="16BDDAA1" w14:textId="0F50FA8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6F04AC3" w14:textId="02712A19"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8</w:t>
            </w:r>
          </w:p>
        </w:tc>
        <w:tc>
          <w:tcPr>
            <w:tcW w:w="1080" w:type="dxa"/>
            <w:noWrap/>
          </w:tcPr>
          <w:p w14:paraId="1B70D104" w14:textId="3B6146D0"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20F4671" w14:textId="0C94EF02"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500ED27B" w14:textId="6BD2654A"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63AD9F1C" w14:textId="33CE6BFF"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9</w:t>
            </w:r>
          </w:p>
        </w:tc>
      </w:tr>
      <w:tr w:rsidR="00B6213C" w:rsidRPr="001A3895" w14:paraId="6B64F92E" w14:textId="104EBC8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919944D" w14:textId="7B9FFA2B"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2</w:t>
            </w:r>
          </w:p>
        </w:tc>
        <w:tc>
          <w:tcPr>
            <w:tcW w:w="1080" w:type="dxa"/>
            <w:noWrap/>
          </w:tcPr>
          <w:p w14:paraId="455B2351" w14:textId="1358D866"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466AFFE" w14:textId="60264E4F"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329CB67F" w14:textId="6B1BA2D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41120560" w14:textId="76CF7BF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w:t>
            </w:r>
          </w:p>
        </w:tc>
      </w:tr>
    </w:tbl>
    <w:p w14:paraId="5B4897C0" w14:textId="3C8BE339" w:rsidR="00E44A29" w:rsidRDefault="00176426" w:rsidP="00CA40D3">
      <w:pPr>
        <w:spacing w:line="480" w:lineRule="auto"/>
        <w:ind w:left="360"/>
      </w:pPr>
      <w:r>
        <w:t>*</w:t>
      </w:r>
      <w:r w:rsidR="00082AB8">
        <w:t xml:space="preserve"> Harvest data</w:t>
      </w:r>
      <w:r w:rsidR="00ED2671">
        <w:t>, only subadult males</w:t>
      </w:r>
    </w:p>
    <w:p w14:paraId="6050E442" w14:textId="49B966DB" w:rsidR="00E44A29" w:rsidRDefault="00E44A29" w:rsidP="00CA40D3">
      <w:pPr>
        <w:spacing w:line="480" w:lineRule="auto"/>
        <w:ind w:left="360"/>
      </w:pPr>
      <w:r>
        <w:t xml:space="preserve">~ Rookery </w:t>
      </w:r>
      <w:r w:rsidR="00ED2671">
        <w:t>data during breeding season</w:t>
      </w:r>
    </w:p>
    <w:p w14:paraId="09E3C947" w14:textId="2879FF61" w:rsidR="004D43FE" w:rsidRDefault="00612AB1" w:rsidP="00CA40D3">
      <w:pPr>
        <w:spacing w:line="480" w:lineRule="auto"/>
      </w:pPr>
      <w:r>
        <w:t xml:space="preserve">While the entanglement rates we observed </w:t>
      </w:r>
      <w:r w:rsidR="00547DCD">
        <w:t>were</w:t>
      </w:r>
      <w:r>
        <w:t xml:space="preserve"> high, the low number of recorded mortalities from entanglement in the literature </w:t>
      </w:r>
      <w:r w:rsidR="00906C42">
        <w:t xml:space="preserve">and in the local stranding record </w:t>
      </w:r>
      <w:r>
        <w:t>highlight</w:t>
      </w:r>
      <w:r w:rsidR="00AD6BD7">
        <w:t>s</w:t>
      </w:r>
      <w:r>
        <w:t xml:space="preserve"> </w:t>
      </w:r>
      <w:r w:rsidR="00485A93">
        <w:t xml:space="preserve">our poor understanding of the effects of entanglement on sea lion health and survival. </w:t>
      </w:r>
      <w:r w:rsidR="00B71EAA">
        <w:t xml:space="preserve">In the stranding record for the Washington and Oregon coast only </w:t>
      </w:r>
      <w:r w:rsidR="0005799D">
        <w:t>thirteen</w:t>
      </w:r>
      <w:r w:rsidR="00B71EAA">
        <w:t xml:space="preserve"> California and Steller sea lions were found dead with signs of entanglement from 2010-2018</w:t>
      </w:r>
      <w:r w:rsidR="00B35B5C">
        <w:t xml:space="preserve"> out of 1,599 total strandings</w:t>
      </w:r>
      <w:r w:rsidR="00B71EAA">
        <w:t xml:space="preserve">. </w:t>
      </w:r>
      <w:r w:rsidR="00540555">
        <w:t>T</w:t>
      </w:r>
      <w:r w:rsidR="00B71EAA">
        <w:t xml:space="preserve">he proportion of dead stranded </w:t>
      </w:r>
      <w:r w:rsidR="00053D94">
        <w:t>sea lions</w:t>
      </w:r>
      <w:r w:rsidR="00B71EAA">
        <w:t xml:space="preserve"> that exhibit</w:t>
      </w:r>
      <w:r w:rsidR="00AF6904">
        <w:t>ed</w:t>
      </w:r>
      <w:r w:rsidR="00B71EAA">
        <w:t xml:space="preserve"> evidence of entanglement </w:t>
      </w:r>
      <w:r w:rsidR="00484CA6">
        <w:t xml:space="preserve">(0.81%) </w:t>
      </w:r>
      <w:r w:rsidR="00371F6C">
        <w:t>wa</w:t>
      </w:r>
      <w:r w:rsidR="00B71EAA">
        <w:t xml:space="preserve">s </w:t>
      </w:r>
      <w:r w:rsidR="00484CA6">
        <w:t xml:space="preserve">of a </w:t>
      </w:r>
      <w:r w:rsidR="00B71EAA">
        <w:t xml:space="preserve">similar </w:t>
      </w:r>
      <w:r w:rsidR="00484CA6">
        <w:t xml:space="preserve">order of magnitude </w:t>
      </w:r>
      <w:r w:rsidR="00B71EAA">
        <w:t>to the proportion of live sea lions observed with signs of entanglement from survey effort</w:t>
      </w:r>
      <w:r w:rsidR="00484CA6">
        <w:t xml:space="preserve"> (0.41% Steller, 2.13% California)</w:t>
      </w:r>
      <w:r w:rsidR="00B71EAA">
        <w:t xml:space="preserve">. </w:t>
      </w:r>
      <w:r w:rsidR="002A16F8">
        <w:t>In the literature there are</w:t>
      </w:r>
      <w:r w:rsidR="009B19B4">
        <w:t xml:space="preserve"> also</w:t>
      </w:r>
      <w:r w:rsidR="002A16F8">
        <w:t xml:space="preserve"> very few records of animals observed dead with signs of entanglement</w:t>
      </w:r>
      <w:r w:rsidR="00273D89">
        <w:t xml:space="preserve"> </w:t>
      </w:r>
      <w:r w:rsidR="00273D89">
        <w:fldChar w:fldCharType="begin" w:fldLock="1"/>
      </w:r>
      <w:r w:rsidR="003B2288">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4]","plainTextFormattedCitation":"[19,44]","previouslyFormattedCitation":"[19,44]"},"properties":{"noteIndex":0},"schema":"https://github.com/citation-style-language/schema/raw/master/csl-citation.json"}</w:instrText>
      </w:r>
      <w:r w:rsidR="00273D89">
        <w:fldChar w:fldCharType="separate"/>
      </w:r>
      <w:r w:rsidR="006B3402" w:rsidRPr="006B3402">
        <w:rPr>
          <w:noProof/>
        </w:rPr>
        <w:t>[19,44]</w:t>
      </w:r>
      <w:r w:rsidR="00273D89">
        <w:fldChar w:fldCharType="end"/>
      </w:r>
      <w:r w:rsidR="00273D89">
        <w:t xml:space="preserve">. </w:t>
      </w:r>
      <w:r w:rsidR="00B71EAA">
        <w:t xml:space="preserve">Since dead stranded animals are a subset of the mortality experienced by a population, it is logical that if entanglement </w:t>
      </w:r>
      <w:r w:rsidR="00441DCC">
        <w:t xml:space="preserve">significantly affected the sea lion’s health and </w:t>
      </w:r>
      <w:r w:rsidR="00D03672">
        <w:t>survival</w:t>
      </w:r>
      <w:r w:rsidR="00B71EAA">
        <w:t xml:space="preserve">, the proportion of </w:t>
      </w:r>
      <w:r w:rsidR="00E365A3">
        <w:t xml:space="preserve">dead </w:t>
      </w:r>
      <w:r w:rsidR="00B71EAA">
        <w:t xml:space="preserve">individuals </w:t>
      </w:r>
      <w:r w:rsidR="00E365A3">
        <w:t xml:space="preserve">with evidence of entanglement </w:t>
      </w:r>
      <w:r w:rsidR="00B71EAA">
        <w:t>would be greater than for the</w:t>
      </w:r>
      <w:r w:rsidR="00E365A3">
        <w:t xml:space="preserve"> live</w:t>
      </w:r>
      <w:r w:rsidR="00B71EAA">
        <w:t xml:space="preserve"> population at large. </w:t>
      </w:r>
      <w:r w:rsidR="00D72138">
        <w:t>Since recorded mortality</w:t>
      </w:r>
      <w:r w:rsidR="00D72138" w:rsidRPr="00D72138">
        <w:t xml:space="preserve"> </w:t>
      </w:r>
      <w:r w:rsidR="00D72138">
        <w:t>due to entanglement was lower than expected</w:t>
      </w:r>
      <w:r w:rsidR="00667713">
        <w:t xml:space="preserve">, </w:t>
      </w:r>
      <w:r w:rsidR="00AE731F">
        <w:t>it suggests</w:t>
      </w:r>
      <w:r w:rsidR="00B71EAA">
        <w:t xml:space="preserve"> that </w:t>
      </w:r>
      <w:r w:rsidR="00D72138">
        <w:t>this was not the case.</w:t>
      </w:r>
      <w:r w:rsidR="00B71EAA">
        <w:t xml:space="preserve"> </w:t>
      </w:r>
    </w:p>
    <w:p w14:paraId="5679BAA8" w14:textId="04BF213B" w:rsidR="002E3203" w:rsidRDefault="00B71EAA" w:rsidP="00CA40D3">
      <w:pPr>
        <w:spacing w:line="480" w:lineRule="auto"/>
      </w:pPr>
      <w:r>
        <w:lastRenderedPageBreak/>
        <w:t xml:space="preserve">There are two </w:t>
      </w:r>
      <w:r w:rsidR="0015452D">
        <w:t xml:space="preserve">plausible </w:t>
      </w:r>
      <w:r>
        <w:t>explanations for the lack of recorded mortalities from entanglement. The first is that entanglement has a much smaller effect on the health of the</w:t>
      </w:r>
      <w:r w:rsidR="000440F5">
        <w:t xml:space="preserve"> affected</w:t>
      </w:r>
      <w:r>
        <w:t xml:space="preserve"> animals than is assumed</w:t>
      </w:r>
      <w:r w:rsidR="00455499">
        <w:t xml:space="preserve"> </w:t>
      </w:r>
      <w:r w:rsidR="00455499">
        <w:fldChar w:fldCharType="begin" w:fldLock="1"/>
      </w:r>
      <w:r w:rsidR="00235039">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rsidR="00455499">
        <w:fldChar w:fldCharType="separate"/>
      </w:r>
      <w:r w:rsidR="006B3402" w:rsidRPr="006B3402">
        <w:rPr>
          <w:noProof/>
        </w:rPr>
        <w:t>[45]</w:t>
      </w:r>
      <w:r w:rsidR="00455499">
        <w:fldChar w:fldCharType="end"/>
      </w:r>
      <w:r>
        <w:t xml:space="preserve">. </w:t>
      </w:r>
      <w:r w:rsidR="00617E3A">
        <w:t xml:space="preserve">Studies on tagged subadult male </w:t>
      </w:r>
      <w:r w:rsidR="00ED329C">
        <w:t>n</w:t>
      </w:r>
      <w:r w:rsidR="00617E3A">
        <w:t xml:space="preserve">orthern fur seals on St. Paul Island, Alaska found that entangled individuals had a similar return rate </w:t>
      </w:r>
      <w:r w:rsidR="00AE731F">
        <w:t xml:space="preserve">the following year </w:t>
      </w:r>
      <w:r w:rsidR="005423D1">
        <w:t>as</w:t>
      </w:r>
      <w:r w:rsidR="00617E3A">
        <w:t xml:space="preserve"> the general harvest population, suggesting that entanglement, at least for the harvestable segment of the population, had little to no impact on survival </w:t>
      </w:r>
      <w:r w:rsidR="00617E3A">
        <w:fldChar w:fldCharType="begin" w:fldLock="1"/>
      </w:r>
      <w:r w:rsidR="003B2288">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41,46]","plainTextFormattedCitation":"[41,46]","previouslyFormattedCitation":"[41,46]"},"properties":{"noteIndex":0},"schema":"https://github.com/citation-style-language/schema/raw/master/csl-citation.json"}</w:instrText>
      </w:r>
      <w:r w:rsidR="00617E3A">
        <w:fldChar w:fldCharType="separate"/>
      </w:r>
      <w:r w:rsidR="006B3402" w:rsidRPr="006B3402">
        <w:rPr>
          <w:noProof/>
        </w:rPr>
        <w:t>[41,46]</w:t>
      </w:r>
      <w:r w:rsidR="00617E3A">
        <w:fldChar w:fldCharType="end"/>
      </w:r>
      <w:r w:rsidR="00617E3A">
        <w:t xml:space="preserve">. However, </w:t>
      </w:r>
      <w:r w:rsidR="00E72AC9">
        <w:t>t</w:t>
      </w:r>
      <w:r w:rsidR="00617E3A">
        <w:t>he probability of survival might be largely dependent on the animal’s ability to shed the entangling material</w:t>
      </w:r>
      <w:r w:rsidR="005C3F06">
        <w:t xml:space="preserve"> </w:t>
      </w:r>
      <w:r w:rsidR="005C3F06">
        <w:fldChar w:fldCharType="begin" w:fldLock="1"/>
      </w:r>
      <w:r w:rsidR="003B2288">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sidR="005C3F06">
        <w:fldChar w:fldCharType="separate"/>
      </w:r>
      <w:r w:rsidR="006B3402" w:rsidRPr="006B3402">
        <w:rPr>
          <w:noProof/>
        </w:rPr>
        <w:t>[41]</w:t>
      </w:r>
      <w:r w:rsidR="005C3F06">
        <w:fldChar w:fldCharType="end"/>
      </w:r>
      <w:r w:rsidR="00617E3A">
        <w:t xml:space="preserve">. </w:t>
      </w:r>
      <w:r>
        <w:t>There are records of animals shedding entangling materials</w:t>
      </w:r>
      <w:r w:rsidR="00B57B50">
        <w:t xml:space="preserve"> in the wild</w:t>
      </w:r>
      <w:r>
        <w:t>, including an adult female Antarctic fur seal (</w:t>
      </w:r>
      <w:r>
        <w:rPr>
          <w:i/>
        </w:rPr>
        <w:t>Arctocephalus gazella</w:t>
      </w:r>
      <w:r w:rsidRPr="00B9387B">
        <w:rPr>
          <w:iCs/>
        </w:rPr>
        <w:t>)</w:t>
      </w:r>
      <w:r>
        <w:rPr>
          <w:i/>
        </w:rPr>
        <w:t xml:space="preserve"> </w:t>
      </w:r>
      <w:r>
        <w:t xml:space="preserve">that removed a tied loop of rope </w:t>
      </w:r>
      <w:r>
        <w:fldChar w:fldCharType="begin" w:fldLock="1"/>
      </w:r>
      <w:r w:rsidR="003B2288">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47]","plainTextFormattedCitation":"[47]","previouslyFormattedCitation":"[47]"},"properties":{"noteIndex":0},"schema":"https://github.com/citation-style-language/schema/raw/master/csl-citation.json"}</w:instrText>
      </w:r>
      <w:r>
        <w:fldChar w:fldCharType="separate"/>
      </w:r>
      <w:r w:rsidR="006B3402" w:rsidRPr="006B3402">
        <w:rPr>
          <w:noProof/>
        </w:rPr>
        <w:t>[47]</w:t>
      </w:r>
      <w:r>
        <w:fldChar w:fldCharType="end"/>
      </w:r>
      <w:r>
        <w:t>, a female</w:t>
      </w:r>
      <w:r w:rsidR="00AD63EE">
        <w:t xml:space="preserve"> Hawaiian</w:t>
      </w:r>
      <w:r>
        <w:t xml:space="preserve"> monk seal with</w:t>
      </w:r>
      <w:r w:rsidR="00B21021">
        <w:t xml:space="preserve"> a</w:t>
      </w:r>
      <w:r>
        <w:t xml:space="preserve"> nursing pup who freed herself from a tangle of monofilament and polypropylene line </w:t>
      </w:r>
      <w:r>
        <w:fldChar w:fldCharType="begin" w:fldLock="1"/>
      </w:r>
      <w:r w:rsidR="003B2288">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48]","plainTextFormattedCitation":"[48]","previouslyFormattedCitation":"[48]"},"properties":{"noteIndex":0},"schema":"https://github.com/citation-style-language/schema/raw/master/csl-citation.json"}</w:instrText>
      </w:r>
      <w:r>
        <w:fldChar w:fldCharType="separate"/>
      </w:r>
      <w:r w:rsidR="006B3402" w:rsidRPr="006B3402">
        <w:rPr>
          <w:noProof/>
        </w:rPr>
        <w:t>[48]</w:t>
      </w:r>
      <w:r>
        <w:fldChar w:fldCharType="end"/>
      </w:r>
      <w:r>
        <w:t xml:space="preserve">, </w:t>
      </w:r>
      <w:r w:rsidR="00AD63EE">
        <w:t xml:space="preserve">nursing female </w:t>
      </w:r>
      <w:r w:rsidR="00ED329C">
        <w:t>n</w:t>
      </w:r>
      <w:r w:rsidR="00AD63EE">
        <w:t>orthern fur seals who freed themselves from 200g trawl net fragments</w:t>
      </w:r>
      <w:r w:rsidR="00B83963">
        <w:t xml:space="preserve"> </w:t>
      </w:r>
      <w:r w:rsidR="00B83963">
        <w:fldChar w:fldCharType="begin" w:fldLock="1"/>
      </w:r>
      <w:r w:rsidR="003B2288">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49]","plainTextFormattedCitation":"[49]","previouslyFormattedCitation":"[49]"},"properties":{"noteIndex":0},"schema":"https://github.com/citation-style-language/schema/raw/master/csl-citation.json"}</w:instrText>
      </w:r>
      <w:r w:rsidR="00B83963">
        <w:fldChar w:fldCharType="separate"/>
      </w:r>
      <w:r w:rsidR="006B3402" w:rsidRPr="006B3402">
        <w:rPr>
          <w:noProof/>
        </w:rPr>
        <w:t>[49]</w:t>
      </w:r>
      <w:r w:rsidR="00B83963">
        <w:fldChar w:fldCharType="end"/>
      </w:r>
      <w:r w:rsidR="002E08DF">
        <w:t>,</w:t>
      </w:r>
      <w:r>
        <w:t xml:space="preserve"> multiple</w:t>
      </w:r>
      <w:r w:rsidR="007204BE">
        <w:t xml:space="preserve"> Hawaiian</w:t>
      </w:r>
      <w:r>
        <w:t xml:space="preserve"> monk seals who seemed to entangle and disentangle themselves in beached netting </w:t>
      </w:r>
      <w:r>
        <w:fldChar w:fldCharType="begin" w:fldLock="1"/>
      </w:r>
      <w:r w:rsidR="003B2288">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44]","plainTextFormattedCitation":"[44]","previouslyFormattedCitation":"[44]"},"properties":{"noteIndex":0},"schema":"https://github.com/citation-style-language/schema/raw/master/csl-citation.json"}</w:instrText>
      </w:r>
      <w:r>
        <w:fldChar w:fldCharType="separate"/>
      </w:r>
      <w:r w:rsidR="006B3402" w:rsidRPr="006B3402">
        <w:rPr>
          <w:noProof/>
        </w:rPr>
        <w:t>[44]</w:t>
      </w:r>
      <w:r>
        <w:fldChar w:fldCharType="end"/>
      </w:r>
      <w:r w:rsidR="00094232">
        <w:t>, and several Steller sea lions, including a few branded individuals, observed shedding salmon flashers in Alaska</w:t>
      </w:r>
      <w:r w:rsidR="007C7349">
        <w:t xml:space="preserve"> </w:t>
      </w:r>
      <w:r w:rsidR="00094232">
        <w:t>(A</w:t>
      </w:r>
      <w:r w:rsidR="00EF64B1">
        <w:t>laska Department of Fish and Game,</w:t>
      </w:r>
      <w:r w:rsidR="00094232">
        <w:t xml:space="preserve"> unpublished data)</w:t>
      </w:r>
      <w:r>
        <w:t xml:space="preserve">. </w:t>
      </w:r>
      <w:r w:rsidR="002E3203">
        <w:t xml:space="preserve">The likelihood of successfully shedding entangling materials may depend on the type of material. Packing bands were the most common entangling material in all study years for both Steller and California sea lions from live observations, similar to what was seen in other studies in the North Pacific </w:t>
      </w:r>
      <w:r w:rsidR="002E3203">
        <w:fldChar w:fldCharType="begin" w:fldLock="1"/>
      </w:r>
      <w:r w:rsidR="003B2288">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20,35]","plainTextFormattedCitation":"[18,20,35]","previouslyFormattedCitation":"[18,20,35]"},"properties":{"noteIndex":0},"schema":"https://github.com/citation-style-language/schema/raw/master/csl-citation.json"}</w:instrText>
      </w:r>
      <w:r w:rsidR="002E3203">
        <w:fldChar w:fldCharType="separate"/>
      </w:r>
      <w:r w:rsidR="006B3402" w:rsidRPr="006B3402">
        <w:rPr>
          <w:noProof/>
        </w:rPr>
        <w:t>[18,20,35]</w:t>
      </w:r>
      <w:r w:rsidR="002E3203">
        <w:fldChar w:fldCharType="end"/>
      </w:r>
      <w:r w:rsidR="002E3203">
        <w:t>. However, not a single sea lion stranded dead on the Washington or Oregon coast from 2010-2018</w:t>
      </w:r>
      <w:r w:rsidR="00B16248">
        <w:t xml:space="preserve"> while</w:t>
      </w:r>
      <w:r w:rsidR="002E3203">
        <w:t xml:space="preserve"> entangled in a packing band. This could indicate that sea lions are able to shed packing bands at a higher rate than other materials. Flashers, on the other hand, made up one third of strandings </w:t>
      </w:r>
      <w:r w:rsidR="00DD4BB6">
        <w:t>with an identifiable entanglement</w:t>
      </w:r>
      <w:r w:rsidR="002E3203">
        <w:t>, a much higher proportion than what was seen in live observations</w:t>
      </w:r>
      <w:r w:rsidR="00EF0AA2">
        <w:t xml:space="preserve"> (13.6% Steller, 6.3% California)</w:t>
      </w:r>
      <w:r w:rsidR="002E3203">
        <w:t xml:space="preserve">, indicating that individuals with entanglements caused by a swallowed hook could have a higher mortality rate. The presence of flasher entanglements on live individuals only during </w:t>
      </w:r>
      <w:r w:rsidR="00AC48B4">
        <w:t>June</w:t>
      </w:r>
      <w:r w:rsidR="002E3203">
        <w:t xml:space="preserve"> – September reinforces that sea lions either quickly shed the gear or die. Most sea lions were in good body condition when observed, suggesting it is more likely that they quickly </w:t>
      </w:r>
      <w:r w:rsidR="002E3203">
        <w:lastRenderedPageBreak/>
        <w:t xml:space="preserve">shed the gear, though it is likely that some animals retain the hook </w:t>
      </w:r>
      <w:r w:rsidR="00AC553B">
        <w:t xml:space="preserve">internally </w:t>
      </w:r>
      <w:r w:rsidR="002E3203">
        <w:t>after losing the visible flasher.</w:t>
      </w:r>
      <w:r w:rsidR="00AC553B">
        <w:t xml:space="preserve"> </w:t>
      </w:r>
      <w:r w:rsidR="0095004B">
        <w:t>The large proportion of individuals exhibiting entanglement</w:t>
      </w:r>
      <w:r w:rsidR="00ED2D20">
        <w:t>-</w:t>
      </w:r>
      <w:r w:rsidR="0095004B">
        <w:t>related scarring in our record (21.5%</w:t>
      </w:r>
      <w:r w:rsidR="0001177C">
        <w:t xml:space="preserve"> of all documented entanglements</w:t>
      </w:r>
      <w:r w:rsidR="0095004B">
        <w:t xml:space="preserve">) and in other studies </w:t>
      </w:r>
      <w:r w:rsidR="0040255E">
        <w:fldChar w:fldCharType="begin" w:fldLock="1"/>
      </w:r>
      <w:r w:rsidR="003B2288">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20,41]","plainTextFormattedCitation":"[16,20,41]","previouslyFormattedCitation":"[16,20,41]"},"properties":{"noteIndex":0},"schema":"https://github.com/citation-style-language/schema/raw/master/csl-citation.json"}</w:instrText>
      </w:r>
      <w:r w:rsidR="0040255E">
        <w:fldChar w:fldCharType="separate"/>
      </w:r>
      <w:r w:rsidR="006B3402" w:rsidRPr="006B3402">
        <w:rPr>
          <w:noProof/>
        </w:rPr>
        <w:t>[16,20,41]</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p>
    <w:p w14:paraId="221ED039" w14:textId="7A87A10E" w:rsidR="007D2394" w:rsidRDefault="00B71EAA" w:rsidP="00CA40D3">
      <w:pPr>
        <w:spacing w:line="480" w:lineRule="auto"/>
      </w:pPr>
      <w:r w:rsidRPr="001C63E4">
        <w:t>The</w:t>
      </w:r>
      <w:r>
        <w:t xml:space="preserve"> second </w:t>
      </w:r>
      <w:r w:rsidR="00CF7BCC">
        <w:t xml:space="preserve">plausible </w:t>
      </w:r>
      <w:r w:rsidR="00232AA3">
        <w:t>explanation of the lack of recorded mortalities due to entanglement</w:t>
      </w:r>
      <w:r>
        <w:t xml:space="preserve"> is that </w:t>
      </w:r>
      <w:r w:rsidR="00FF4205">
        <w:t>affected</w:t>
      </w:r>
      <w:r>
        <w:t xml:space="preserve"> animals are dying at sea or otherwise away from areas where they might be detected</w:t>
      </w:r>
      <w:r w:rsidR="009744EC">
        <w:t xml:space="preserve"> </w:t>
      </w:r>
      <w:r w:rsidR="0024294E">
        <w:fldChar w:fldCharType="begin" w:fldLock="1"/>
      </w:r>
      <w:r w:rsidR="003B2288">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9,50,51]","plainTextFormattedCitation":"[4,9,50,51]","previouslyFormattedCitation":"[4,9,50,51]"},"properties":{"noteIndex":0},"schema":"https://github.com/citation-style-language/schema/raw/master/csl-citation.json"}</w:instrText>
      </w:r>
      <w:r w:rsidR="0024294E">
        <w:fldChar w:fldCharType="separate"/>
      </w:r>
      <w:r w:rsidR="006B3402" w:rsidRPr="006B3402">
        <w:rPr>
          <w:noProof/>
        </w:rPr>
        <w:t>[4,9,50,51]</w:t>
      </w:r>
      <w:r w:rsidR="0024294E">
        <w:fldChar w:fldCharType="end"/>
      </w:r>
      <w:r w:rsidR="00A86541">
        <w:t xml:space="preserve">. </w:t>
      </w:r>
      <w:r w:rsidR="009744EC">
        <w:t xml:space="preserve">Entanglement </w:t>
      </w:r>
      <w:r w:rsidR="00F01579">
        <w:t xml:space="preserve">in </w:t>
      </w:r>
      <w:r w:rsidR="0060632B">
        <w:t xml:space="preserve">a </w:t>
      </w:r>
      <w:r w:rsidR="00F01579">
        <w:t>large</w:t>
      </w:r>
      <w:r w:rsidR="00453FD4">
        <w:t xml:space="preserve"> entangling</w:t>
      </w:r>
      <w:r w:rsidR="00F01579">
        <w:t xml:space="preserve">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235039">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49,51,52]","plainTextFormattedCitation":"[49,51,52]","previouslyFormattedCitation":"[49,51,52]"},"properties":{"noteIndex":0},"schema":"https://github.com/citation-style-language/schema/raw/master/csl-citation.json"}</w:instrText>
      </w:r>
      <w:r w:rsidR="00D734FE">
        <w:fldChar w:fldCharType="separate"/>
      </w:r>
      <w:r w:rsidR="006B3402" w:rsidRPr="006B3402">
        <w:rPr>
          <w:noProof/>
        </w:rPr>
        <w:t>[49,51,52]</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60632B">
        <w:t xml:space="preserve">. </w:t>
      </w:r>
      <w:r w:rsidR="00AC553B"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3B2288">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53]","plainTextFormattedCitation":"[53]","previouslyFormattedCitation":"[53]"},"properties":{"noteIndex":0},"schema":"https://github.com/citation-style-language/schema/raw/master/csl-citation.json"}</w:instrText>
      </w:r>
      <w:r w:rsidR="00BA0CD7">
        <w:fldChar w:fldCharType="separate"/>
      </w:r>
      <w:r w:rsidR="006B3402" w:rsidRPr="006B3402">
        <w:rPr>
          <w:noProof/>
        </w:rPr>
        <w:t>[53]</w:t>
      </w:r>
      <w:r w:rsidR="00BA0CD7">
        <w:fldChar w:fldCharType="end"/>
      </w:r>
      <w:r w:rsidR="00AC553B" w:rsidRPr="00AC553B">
        <w:t>.</w:t>
      </w:r>
      <w:r w:rsidR="00AC553B">
        <w:t xml:space="preserve"> </w:t>
      </w:r>
      <w:r w:rsidR="00621DD8">
        <w:t>Likewise, animals entangled in derelict fishing gear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3B2288">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54]","plainTextFormattedCitation":"[54]","previouslyFormattedCitation":"[54]"},"properties":{"noteIndex":0},"schema":"https://github.com/citation-style-language/schema/raw/master/csl-citation.json"}</w:instrText>
      </w:r>
      <w:r w:rsidR="00621DD8">
        <w:fldChar w:fldCharType="separate"/>
      </w:r>
      <w:r w:rsidR="006B3402" w:rsidRPr="006B3402">
        <w:rPr>
          <w:noProof/>
        </w:rPr>
        <w:t>[54]</w:t>
      </w:r>
      <w:r w:rsidR="00621DD8">
        <w:fldChar w:fldCharType="end"/>
      </w:r>
      <w:r w:rsidR="00621DD8">
        <w:t xml:space="preserve">. </w:t>
      </w:r>
      <w:r w:rsidR="00A713D8">
        <w:t>At-sea mortality, internal injuries, and derelict gear</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r w:rsidR="00BA734F">
        <w:t xml:space="preserve">. </w:t>
      </w:r>
    </w:p>
    <w:p w14:paraId="01B8D040" w14:textId="590DC2A5" w:rsidR="0011219E" w:rsidRDefault="0011219E" w:rsidP="00CA40D3">
      <w:pPr>
        <w:spacing w:line="480" w:lineRule="auto"/>
      </w:pPr>
      <w:r>
        <w:t xml:space="preserve">The age, size, and foraging experience of the sea lion may </w:t>
      </w:r>
      <w:r w:rsidR="0089371F">
        <w:t>dictate</w:t>
      </w:r>
      <w:r>
        <w:t xml:space="preserve"> the materials they become entangled in</w:t>
      </w:r>
      <w:r w:rsidR="00D32AB8">
        <w:t>, and therefore the outcome of the entanglement</w:t>
      </w:r>
      <w:r w:rsidR="008C20D1">
        <w:t xml:space="preserve"> </w:t>
      </w:r>
      <w:r w:rsidR="008C20D1">
        <w:fldChar w:fldCharType="begin" w:fldLock="1"/>
      </w:r>
      <w:r w:rsidR="003B2288">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55,56]","plainTextFormattedCitation":"[9,55,56]","previouslyFormattedCitation":"[9,55,56]"},"properties":{"noteIndex":0},"schema":"https://github.com/citation-style-language/schema/raw/master/csl-citation.json"}</w:instrText>
      </w:r>
      <w:r w:rsidR="008C20D1">
        <w:fldChar w:fldCharType="separate"/>
      </w:r>
      <w:r w:rsidR="006B3402" w:rsidRPr="006B3402">
        <w:rPr>
          <w:noProof/>
        </w:rPr>
        <w:t>[9,55,56]</w:t>
      </w:r>
      <w:r w:rsidR="008C20D1">
        <w:fldChar w:fldCharType="end"/>
      </w:r>
      <w:r>
        <w:t xml:space="preserve">. The high proportion of entangled </w:t>
      </w:r>
      <w:r w:rsidR="00742D77">
        <w:t xml:space="preserve">Steller </w:t>
      </w:r>
      <w:r>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w:t>
      </w:r>
      <w:r w:rsidR="0059574F">
        <w:lastRenderedPageBreak/>
        <w:t>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3B2288">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57]","plainTextFormattedCitation":"[57]","previouslyFormattedCitation":"[57]"},"properties":{"noteIndex":0},"schema":"https://github.com/citation-style-language/schema/raw/master/csl-citation.json"}</w:instrText>
      </w:r>
      <w:r w:rsidR="00FD4BE7">
        <w:fldChar w:fldCharType="separate"/>
      </w:r>
      <w:r w:rsidR="006B3402" w:rsidRPr="006B3402">
        <w:rPr>
          <w:noProof/>
        </w:rPr>
        <w:t>[57]</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3B2288">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49]","plainTextFormattedCitation":"[49]","previouslyFormattedCitation":"[49]"},"properties":{"noteIndex":0},"schema":"https://github.com/citation-style-language/schema/raw/master/csl-citation.json"}</w:instrText>
      </w:r>
      <w:r w:rsidR="00BA734F">
        <w:fldChar w:fldCharType="separate"/>
      </w:r>
      <w:r w:rsidR="006B3402" w:rsidRPr="006B3402">
        <w:rPr>
          <w:noProof/>
        </w:rPr>
        <w:t>[49]</w:t>
      </w:r>
      <w:r w:rsidR="00BA734F">
        <w:fldChar w:fldCharType="end"/>
      </w:r>
      <w:r>
        <w:t xml:space="preserve">. </w:t>
      </w:r>
      <w:r w:rsidR="00A6483D">
        <w:t>Age and body size</w:t>
      </w:r>
      <w:r w:rsidR="00B56419">
        <w:t xml:space="preserve"> therefore impact both the entangling materials an individual is likely to </w:t>
      </w:r>
      <w:r w:rsidR="0083148C">
        <w:t>encounter,</w:t>
      </w:r>
      <w:r w:rsidR="00B56419">
        <w:t xml:space="preserve"> and the severity of the wound caused by that entanglement.</w:t>
      </w:r>
    </w:p>
    <w:p w14:paraId="7FDAFA44" w14:textId="71EE0AD5"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r w:rsidR="00DD4BB6">
        <w:t xml:space="preserve">during those months </w:t>
      </w:r>
      <w:r w:rsidR="00B56419">
        <w:t xml:space="preserve">exhibited a much higher entanglement rate than in other months. It is therefore possible that entangled individuals were prevented from migrating because of restrictions imposed by the greater energy expenditure associated with entanglement </w:t>
      </w:r>
      <w:r w:rsidR="00B56419">
        <w:fldChar w:fldCharType="begin" w:fldLock="1"/>
      </w:r>
      <w:r w:rsidR="00235039">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mendeley":{"formattedCitation":"[51,52]","plainTextFormattedCitation":"[51,52]","previouslyFormattedCitation":"[51,52]"},"properties":{"noteIndex":0},"schema":"https://github.com/citation-style-language/schema/raw/master/csl-citation.json"}</w:instrText>
      </w:r>
      <w:r w:rsidR="00B56419">
        <w:fldChar w:fldCharType="separate"/>
      </w:r>
      <w:r w:rsidR="006B3402" w:rsidRPr="006B3402">
        <w:rPr>
          <w:noProof/>
        </w:rPr>
        <w:t>[51,52]</w:t>
      </w:r>
      <w:r w:rsidR="00B56419">
        <w:fldChar w:fldCharType="end"/>
      </w:r>
      <w:r w:rsidR="00DD4BB6">
        <w:t xml:space="preserve"> or compromised body condition</w:t>
      </w:r>
      <w:r w:rsidR="00B56419">
        <w:t>.</w:t>
      </w:r>
      <w:r w:rsidR="00B56419" w:rsidRPr="004775B2">
        <w:t xml:space="preserve"> </w:t>
      </w:r>
      <w:r w:rsidR="00B56419">
        <w:t xml:space="preserve">Even for individuals that did arrive at their breeding grounds, entanglement could impact their reproductive success. Entangled nursing female </w:t>
      </w:r>
      <w:r w:rsidR="00ED329C">
        <w:t>n</w:t>
      </w:r>
      <w:r w:rsidR="00B56419">
        <w:t xml:space="preserve">orthern fur seals spent longer at sea, weaned smaller pups, and abandoned their pups </w:t>
      </w:r>
      <w:r w:rsidR="00621220">
        <w:t xml:space="preserve">more frequently than unentangled females </w:t>
      </w:r>
      <w:r w:rsidR="00B56419">
        <w:fldChar w:fldCharType="begin" w:fldLock="1"/>
      </w:r>
      <w:r w:rsidR="003B2288">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49,58]","plainTextFormattedCitation":"[49,58]","previouslyFormattedCitation":"[49,58]"},"properties":{"noteIndex":0},"schema":"https://github.com/citation-style-language/schema/raw/master/csl-citation.json"}</w:instrText>
      </w:r>
      <w:r w:rsidR="00B56419">
        <w:fldChar w:fldCharType="separate"/>
      </w:r>
      <w:r w:rsidR="006B3402" w:rsidRPr="006B3402">
        <w:rPr>
          <w:noProof/>
        </w:rPr>
        <w:t>[49,58]</w:t>
      </w:r>
      <w:r w:rsidR="00B56419">
        <w:fldChar w:fldCharType="end"/>
      </w:r>
      <w:r w:rsidR="00B56419">
        <w:t xml:space="preserve">. However, records of three entangled female California sea lions successfully weaning pups in Los Islotes, Baja California </w:t>
      </w:r>
      <w:r w:rsidR="00B56419">
        <w:fldChar w:fldCharType="begin" w:fldLock="1"/>
      </w:r>
      <w:r w:rsidR="00AC13A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00B56419">
        <w:fldChar w:fldCharType="separate"/>
      </w:r>
      <w:r w:rsidR="00AC13A8" w:rsidRPr="00AC13A8">
        <w:rPr>
          <w:noProof/>
        </w:rPr>
        <w:t>[16]</w:t>
      </w:r>
      <w:r w:rsidR="00B56419">
        <w:fldChar w:fldCharType="end"/>
      </w:r>
      <w:r w:rsidR="00B56419">
        <w:t xml:space="preserve"> demonstrate that the impacts of entanglement on all aspects of pinniped population dynamics are poorly understood.</w:t>
      </w:r>
    </w:p>
    <w:p w14:paraId="32FA5E57" w14:textId="4DDCEE90" w:rsidR="003C182E" w:rsidRDefault="003C182E" w:rsidP="00CA40D3">
      <w:pPr>
        <w:spacing w:line="480" w:lineRule="auto"/>
      </w:pPr>
      <w:r>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9]","plainTextFormattedCitation":"[4,9]","previouslyFormattedCitation":"[4,9]"},"properties":{"noteIndex":0},"schema":"https://github.com/citation-style-language/schema/raw/master/csl-citation.json"}</w:instrText>
      </w:r>
      <w:r>
        <w:fldChar w:fldCharType="separate"/>
      </w:r>
      <w:r w:rsidR="00AC13A8" w:rsidRPr="00AC13A8">
        <w:rPr>
          <w:noProof/>
        </w:rPr>
        <w:t>[4,9]</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top of beached debris and therefore experience higher entanglement risk when more debris is present on the beach </w:t>
      </w:r>
      <w:r>
        <w:fldChar w:fldCharType="begin" w:fldLock="1"/>
      </w:r>
      <w:r w:rsidR="003B2288">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59]","plainTextFormattedCitation":"[59]","previouslyFormattedCitation":"[59]"},"properties":{"noteIndex":0},"schema":"https://github.com/citation-style-language/schema/raw/master/csl-citation.json"}</w:instrText>
      </w:r>
      <w:r>
        <w:fldChar w:fldCharType="separate"/>
      </w:r>
      <w:r w:rsidR="006B3402" w:rsidRPr="006B3402">
        <w:rPr>
          <w:noProof/>
        </w:rPr>
        <w:t>[59]</w:t>
      </w:r>
      <w:r>
        <w:fldChar w:fldCharType="end"/>
      </w:r>
      <w:r>
        <w:t xml:space="preserve">, and with </w:t>
      </w:r>
      <w:r w:rsidR="00ED329C">
        <w:t>n</w:t>
      </w:r>
      <w:r>
        <w:t xml:space="preserve">orthern fur seal pups which show higher rates of entanglement </w:t>
      </w:r>
      <w:r w:rsidR="00621220">
        <w:t xml:space="preserve">in </w:t>
      </w:r>
      <w:r>
        <w:t xml:space="preserve">areas </w:t>
      </w:r>
      <w:r w:rsidR="00621220">
        <w:t xml:space="preserve">on </w:t>
      </w:r>
      <w:r w:rsidR="00621220">
        <w:lastRenderedPageBreak/>
        <w:t>St. Paul Island, Alaska</w:t>
      </w:r>
      <w:r w:rsidR="00794FF9">
        <w:t xml:space="preserve"> </w:t>
      </w:r>
      <w:r>
        <w:t xml:space="preserve">with higher concentrations of debris in the nearshore </w:t>
      </w:r>
      <w:r>
        <w:fldChar w:fldCharType="begin" w:fldLock="1"/>
      </w:r>
      <w:r w:rsidR="003B2288">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56]","plainTextFormattedCitation":"[56]","previouslyFormattedCitation":"[56]"},"properties":{"noteIndex":0},"schema":"https://github.com/citation-style-language/schema/raw/master/csl-citation.json"}</w:instrText>
      </w:r>
      <w:r>
        <w:fldChar w:fldCharType="separate"/>
      </w:r>
      <w:r w:rsidR="006B3402" w:rsidRPr="006B3402">
        <w:rPr>
          <w:noProof/>
        </w:rPr>
        <w:t>[56]</w:t>
      </w:r>
      <w:r>
        <w:fldChar w:fldCharType="end"/>
      </w:r>
      <w:r>
        <w:t>. It is likely that both 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rsidR="00235039">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4,15,38]","plainTextFormattedCitation":"[14,15,38]","previouslyFormattedCitation":"[14,15,38]"},"properties":{"noteIndex":0},"schema":"https://github.com/citation-style-language/schema/raw/master/csl-citation.json"}</w:instrText>
      </w:r>
      <w:r>
        <w:fldChar w:fldCharType="separate"/>
      </w:r>
      <w:r w:rsidR="006B3402" w:rsidRPr="006B3402">
        <w:rPr>
          <w:noProof/>
        </w:rPr>
        <w:t>[14,15,38]</w:t>
      </w:r>
      <w:r>
        <w:fldChar w:fldCharType="end"/>
      </w:r>
      <w:r>
        <w:t xml:space="preserve">. </w:t>
      </w:r>
      <w:r w:rsidR="00E75AE8">
        <w:t xml:space="preserve">In summer 2014, high sea surface temperatures associated with the warm anomaly referred to as “the Blob” reached the coast, causing the shortest upwelling season for the northern California Current on record </w:t>
      </w:r>
      <w:r w:rsidR="00E75AE8">
        <w:fldChar w:fldCharType="begin" w:fldLock="1"/>
      </w:r>
      <w:r w:rsidR="003B2288">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60]","plainTextFormattedCitation":"[60]","previouslyFormattedCitation":"[60]"},"properties":{"noteIndex":0},"schema":"https://github.com/citation-style-language/schema/raw/master/csl-citation.json"}</w:instrText>
      </w:r>
      <w:r w:rsidR="00E75AE8">
        <w:fldChar w:fldCharType="separate"/>
      </w:r>
      <w:r w:rsidR="003B2288" w:rsidRPr="003B2288">
        <w:rPr>
          <w:noProof/>
        </w:rPr>
        <w:t>[60]</w:t>
      </w:r>
      <w:r w:rsidR="00E75AE8">
        <w:fldChar w:fldCharType="end"/>
      </w:r>
      <w:r w:rsidR="00E75AE8">
        <w:t xml:space="preserve">, the impacts of which were seen well into 2016 </w:t>
      </w:r>
      <w:r w:rsidR="00E75AE8">
        <w:fldChar w:fldCharType="begin" w:fldLock="1"/>
      </w:r>
      <w:r w:rsidR="003B2288">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61]","plainTextFormattedCitation":"[61]","previouslyFormattedCitation":"[61]"},"properties":{"noteIndex":0},"schema":"https://github.com/citation-style-language/schema/raw/master/csl-citation.json"}</w:instrText>
      </w:r>
      <w:r w:rsidR="00E75AE8">
        <w:fldChar w:fldCharType="separate"/>
      </w:r>
      <w:r w:rsidR="003B2288" w:rsidRPr="003B2288">
        <w:rPr>
          <w:noProof/>
        </w:rPr>
        <w:t>[61]</w:t>
      </w:r>
      <w:r w:rsidR="00E75AE8">
        <w:fldChar w:fldCharType="end"/>
      </w:r>
      <w:r w:rsidR="00E75AE8">
        <w:t xml:space="preserve">. </w:t>
      </w:r>
      <w:r>
        <w:t>2014 and 2015 were years of high entanglement rates for California and Steller sea lions in our study area</w:t>
      </w:r>
      <w:r w:rsidR="00C01DDA">
        <w:t>, and</w:t>
      </w:r>
      <w:r>
        <w:t xml:space="preserve"> 2014 - 2016 were years of elevated large whale entanglements </w:t>
      </w:r>
      <w:r>
        <w:fldChar w:fldCharType="begin" w:fldLock="1"/>
      </w:r>
      <w:r w:rsidR="003B2288">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62]","plainTextFormattedCitation":"[17,62]","previouslyFormattedCitation":"[17,62]"},"properties":{"noteIndex":0},"schema":"https://github.com/citation-style-language/schema/raw/master/csl-citation.json"}</w:instrText>
      </w:r>
      <w:r>
        <w:fldChar w:fldCharType="separate"/>
      </w:r>
      <w:r w:rsidR="003B2288" w:rsidRPr="003B2288">
        <w:rPr>
          <w:noProof/>
        </w:rPr>
        <w:t>[17,62]</w:t>
      </w:r>
      <w:r>
        <w:fldChar w:fldCharType="end"/>
      </w:r>
      <w:r>
        <w:t>. It is possible that these</w:t>
      </w:r>
      <w:r w:rsidR="00E75AE8">
        <w:t xml:space="preserve"> </w:t>
      </w:r>
      <w:r>
        <w:t>anomalous ocean conditions changed the distribution of fishing effort</w:t>
      </w:r>
      <w:r w:rsidR="00261199">
        <w:t>, entangling debris,</w:t>
      </w:r>
      <w:r>
        <w:t xml:space="preserve"> and prey items important to </w:t>
      </w:r>
      <w:r w:rsidR="00621220">
        <w:t xml:space="preserve">cetaceans </w:t>
      </w:r>
      <w:r>
        <w:t>and pinnipeds, contributing to the high levels of entanglement seen for both taxa.</w:t>
      </w:r>
      <w:r w:rsidR="00A949B3">
        <w:t xml:space="preserve"> Entanglement rates therefore seem to be driven </w:t>
      </w:r>
      <w:r w:rsidR="00A63A58">
        <w:t xml:space="preserve">somewhat </w:t>
      </w:r>
      <w:r w:rsidR="00A949B3">
        <w:t xml:space="preserve">by debris circulation conditions created both by normal ocean currents and abnormal ocean conditions. </w:t>
      </w:r>
    </w:p>
    <w:p w14:paraId="4C29D164" w14:textId="1EF8D1E2" w:rsidR="004B1CC7" w:rsidRDefault="004B1CC7" w:rsidP="00CA40D3">
      <w:pPr>
        <w:spacing w:line="480" w:lineRule="auto"/>
      </w:pPr>
      <w:r>
        <w:t xml:space="preserve">While entanglement may not </w:t>
      </w:r>
      <w:r w:rsidR="001E6A2B">
        <w:t xml:space="preserve">currently </w:t>
      </w:r>
      <w:r>
        <w:t xml:space="preserve">cause </w:t>
      </w:r>
      <w:r w:rsidR="005405E7">
        <w:t xml:space="preserve">population-level </w:t>
      </w:r>
      <w:r>
        <w:t>concern</w:t>
      </w:r>
      <w:r w:rsidR="00163E6F">
        <w:t>s</w:t>
      </w:r>
      <w:r>
        <w:t xml:space="preserve"> in Steller or California sea lions in Washington, it is still a significant welfare issue, especially considering that most entanglements are caused by humans, either through the creation of marine debris or through direct fishery interactions</w:t>
      </w:r>
      <w:r w:rsidR="00704F15">
        <w:t xml:space="preserve"> </w:t>
      </w:r>
      <w:r w:rsidR="008C20D1">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5C5A42" w:rsidRPr="005C5A42">
        <w:rPr>
          <w:noProof/>
        </w:rPr>
        <w:t>[4]</w:t>
      </w:r>
      <w:r w:rsidR="008C20D1">
        <w:fldChar w:fldCharType="end"/>
      </w:r>
      <w:r w:rsidR="00DD4BB6">
        <w:t xml:space="preserve"> </w:t>
      </w:r>
      <w:r w:rsidR="00704F15">
        <w:t xml:space="preserve">(except for animals collared by penguin skins </w:t>
      </w:r>
      <w:r w:rsidR="00704F15">
        <w:fldChar w:fldCharType="begin" w:fldLock="1"/>
      </w:r>
      <w:r w:rsidR="003B2288">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id":"ITEM-3","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3","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31,47]","plainTextFormattedCitation":"[30,31,47]","previouslyFormattedCitation":"[30,31,47]"},"properties":{"noteIndex":0},"schema":"https://github.com/citation-style-language/schema/raw/master/csl-citation.json"}</w:instrText>
      </w:r>
      <w:r w:rsidR="00704F15">
        <w:fldChar w:fldCharType="separate"/>
      </w:r>
      <w:r w:rsidR="006B3402" w:rsidRPr="006B3402">
        <w:rPr>
          <w:noProof/>
        </w:rPr>
        <w:t>[30,31,47]</w:t>
      </w:r>
      <w:r w:rsidR="00704F15">
        <w:fldChar w:fldCharType="end"/>
      </w:r>
      <w:r w:rsidR="00704F15">
        <w:t>)</w:t>
      </w:r>
      <w:r w:rsidR="00233340">
        <w:t>.</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 xml:space="preserve">campaigns to encourage fishermen to cut packing bands before disposal led to declines in packing band entanglements </w:t>
      </w:r>
      <w:r w:rsidR="001A0C32">
        <w:fldChar w:fldCharType="begin" w:fldLock="1"/>
      </w:r>
      <w:r w:rsidR="00F924C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6,63]","plainTextFormattedCitation":"[16,63]","previouslyFormattedCitation":"[16,63]"},"properties":{"noteIndex":0},"schema":"https://github.com/citation-style-language/schema/raw/master/csl-citation.json"}</w:instrText>
      </w:r>
      <w:r w:rsidR="001A0C32">
        <w:fldChar w:fldCharType="separate"/>
      </w:r>
      <w:r w:rsidR="006B3402" w:rsidRPr="006B3402">
        <w:rPr>
          <w:noProof/>
        </w:rPr>
        <w:t>[16,63]</w:t>
      </w:r>
      <w:r w:rsidR="001A0C32">
        <w:fldChar w:fldCharType="end"/>
      </w:r>
      <w:r w:rsidR="007D2394">
        <w:t xml:space="preserve">. </w:t>
      </w:r>
      <w:r w:rsidR="0008202E">
        <w:t xml:space="preserve">However, in Australia, </w:t>
      </w:r>
      <w:r w:rsidR="004B2A17">
        <w:t xml:space="preserve">large-scale </w:t>
      </w:r>
      <w:r w:rsidR="0008202E">
        <w:t xml:space="preserve">efforts by the government and local fishermen to reduce entanglement failed to prevent entanglement rates from </w:t>
      </w:r>
      <w:r w:rsidR="0008202E">
        <w:lastRenderedPageBreak/>
        <w:t xml:space="preserve">continuing to increase </w:t>
      </w:r>
      <w:r w:rsidR="0008202E">
        <w:fldChar w:fldCharType="begin" w:fldLock="1"/>
      </w:r>
      <w:r w:rsidR="003B2288">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0008202E">
        <w:fldChar w:fldCharType="separate"/>
      </w:r>
      <w:r w:rsidR="006B3402" w:rsidRPr="006B3402">
        <w:rPr>
          <w:noProof/>
        </w:rPr>
        <w:t>[36]</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w:t>
      </w:r>
      <w:r w:rsidR="006074EF">
        <w:t>fail to</w:t>
      </w:r>
      <w:r w:rsidR="00B011F4">
        <w:t xml:space="preserve"> cause an effective change in observed entanglement rates</w:t>
      </w:r>
      <w:r w:rsidR="00291BBB">
        <w:t>.</w:t>
      </w:r>
      <w:r w:rsidR="00235F62">
        <w:t xml:space="preserve"> Similarly, while deterrents exist or are in development that could prevent animals from interacting with </w:t>
      </w:r>
      <w:r w:rsidR="009C2A89">
        <w:t xml:space="preserve">various types of </w:t>
      </w:r>
      <w:r w:rsidR="00235F62">
        <w:t xml:space="preserve">actively fished gear </w:t>
      </w:r>
      <w:r w:rsidR="00235F62">
        <w:fldChar w:fldCharType="begin" w:fldLock="1"/>
      </w:r>
      <w:r w:rsidR="003B2288">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64,65]","plainTextFormattedCitation":"[64,65]","previouslyFormattedCitation":"[64,65]"},"properties":{"noteIndex":0},"schema":"https://github.com/citation-style-language/schema/raw/master/csl-citation.json"}</w:instrText>
      </w:r>
      <w:r w:rsidR="00235F62">
        <w:fldChar w:fldCharType="separate"/>
      </w:r>
      <w:r w:rsidR="006B3402" w:rsidRPr="006B3402">
        <w:rPr>
          <w:noProof/>
        </w:rPr>
        <w:t>[64,65]</w:t>
      </w:r>
      <w:r w:rsidR="00235F62">
        <w:fldChar w:fldCharType="end"/>
      </w:r>
      <w:r w:rsidR="00235F62">
        <w:t xml:space="preserve">, it can be a challenge to find a solution that </w:t>
      </w:r>
      <w:r w:rsidR="003B393B">
        <w:t>balances</w:t>
      </w:r>
      <w:r w:rsidR="005940B1">
        <w:t xml:space="preserve"> </w:t>
      </w:r>
      <w:r w:rsidR="00794FF9">
        <w:t>effectiveness, cost, and</w:t>
      </w:r>
      <w:r w:rsidR="005940B1">
        <w:t xml:space="preserve"> </w:t>
      </w:r>
      <w:r w:rsidR="007D0275">
        <w:t xml:space="preserve">reducing </w:t>
      </w:r>
      <w:r w:rsidR="005940B1">
        <w:t xml:space="preserve">potential harm to the ecosystem </w:t>
      </w:r>
      <w:r w:rsidR="005940B1">
        <w:fldChar w:fldCharType="begin" w:fldLock="1"/>
      </w:r>
      <w:r w:rsidR="003B2288">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3B2288">
        <w:rPr>
          <w:rFonts w:ascii="Cambria Math" w:hAnsi="Cambria Math" w:cs="Cambria Math"/>
        </w:rPr>
        <w:instrText>∼</w:instrText>
      </w:r>
      <w:r w:rsidR="003B2288">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3B2288">
        <w:rPr>
          <w:rFonts w:ascii="Cambria Math" w:hAnsi="Cambria Math" w:cs="Cambria Math"/>
        </w:rPr>
        <w:instrText>∼</w:instrText>
      </w:r>
      <w:r w:rsidR="003B2288">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66–68]","plainTextFormattedCitation":"[66–68]","previouslyFormattedCitation":"[66–68]"},"properties":{"noteIndex":0},"schema":"https://github.com/citation-style-language/schema/raw/master/csl-citation.json"}</w:instrText>
      </w:r>
      <w:r w:rsidR="005940B1">
        <w:fldChar w:fldCharType="separate"/>
      </w:r>
      <w:r w:rsidR="006B3402" w:rsidRPr="006B3402">
        <w:rPr>
          <w:noProof/>
        </w:rPr>
        <w:t>[66–68]</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w:t>
      </w:r>
      <w:r w:rsidR="00546650">
        <w:t xml:space="preserve">of entanglement </w:t>
      </w:r>
      <w:bookmarkStart w:id="2" w:name="_GoBack"/>
      <w:bookmarkEnd w:id="2"/>
      <w:r w:rsidR="0077085D">
        <w:t xml:space="preserve">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1B53993E"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and past technicians for the Makah Tribe, including Adrianne Akmajian, Maria Roberts</w:t>
      </w:r>
      <w:r w:rsidR="0000143C">
        <w:t>, Joshua Monette, and Quinton Thompson.</w:t>
      </w:r>
      <w:r w:rsidR="00717668">
        <w:t xml:space="preserve"> </w:t>
      </w:r>
      <w:r w:rsidR="00587AED">
        <w:t>Kristin Wilkins</w:t>
      </w:r>
      <w:r w:rsidR="00887AA1">
        <w:t>on</w:t>
      </w:r>
      <w:r w:rsidR="00587AED">
        <w:t xml:space="preserve"> and Lauren De </w:t>
      </w:r>
      <w:proofErr w:type="spellStart"/>
      <w:r w:rsidR="00587AED">
        <w:t>Maio</w:t>
      </w:r>
      <w:proofErr w:type="spellEnd"/>
      <w:r w:rsidR="00587AED">
        <w:t xml:space="preserve"> assisted with compiling stranding data, which was collected by the many </w:t>
      </w:r>
      <w:r w:rsidR="00D538E9">
        <w:t xml:space="preserve">dedicated </w:t>
      </w:r>
      <w:r w:rsidR="00587AED">
        <w:t>organizations that make up the West Coast Marine Mammal Stranding Network. Thanks also to Chris Butler-Minor and the OCNMS staff and volunteers who collec</w:t>
      </w:r>
      <w:r w:rsidR="00745D92">
        <w:t>t and organize</w:t>
      </w:r>
      <w:r w:rsidR="00587AED">
        <w:t xml:space="preserve"> the beach debris survey 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Jenniges </w:t>
      </w:r>
      <w:r w:rsidR="003771D7">
        <w:t xml:space="preserve">and </w:t>
      </w:r>
      <w:proofErr w:type="spellStart"/>
      <w:r w:rsidR="003771D7">
        <w:t>Hyejoo</w:t>
      </w:r>
      <w:proofErr w:type="spellEnd"/>
      <w:r w:rsidR="003771D7">
        <w:t xml:space="preserve"> Ro </w:t>
      </w:r>
      <w:r w:rsidR="00717668">
        <w:t>for providing review</w:t>
      </w:r>
      <w:r w:rsidR="003771D7">
        <w:t>s</w:t>
      </w:r>
      <w:r w:rsidR="00717668">
        <w:t xml:space="preserve"> of the manuscript.</w:t>
      </w:r>
    </w:p>
    <w:p w14:paraId="70BD9D2B" w14:textId="77777777" w:rsidR="00DB250C" w:rsidRDefault="00DB250C" w:rsidP="00CA40D3">
      <w:pPr>
        <w:pStyle w:val="Heading1"/>
        <w:spacing w:line="480" w:lineRule="auto"/>
      </w:pPr>
      <w:r>
        <w:lastRenderedPageBreak/>
        <w:t>References</w:t>
      </w:r>
    </w:p>
    <w:p w14:paraId="34901658" w14:textId="49F4277D" w:rsidR="00F924C8" w:rsidRPr="00F924C8" w:rsidRDefault="00DB250C" w:rsidP="00F924C8">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F924C8" w:rsidRPr="00F924C8">
        <w:rPr>
          <w:rFonts w:ascii="Calibri" w:hAnsi="Calibri" w:cs="Calibri"/>
          <w:noProof/>
        </w:rPr>
        <w:t xml:space="preserve">1. </w:t>
      </w:r>
      <w:r w:rsidR="00F924C8" w:rsidRPr="00F924C8">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16B5FBE6"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2. </w:t>
      </w:r>
      <w:r w:rsidRPr="00F924C8">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5E8D566F"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 </w:t>
      </w:r>
      <w:r w:rsidRPr="00F924C8">
        <w:rPr>
          <w:rFonts w:ascii="Calibri" w:hAnsi="Calibri" w:cs="Calibri"/>
          <w:noProof/>
        </w:rPr>
        <w:tab/>
        <w:t>Dau BK, Gilardi KVK, Gulland FM, Higgins A, Holcomb JB, Leger JS, et al. Fishing gear-related injury in California marine wildlife. J Wildl Dis. 2009;45: 355–362. doi:10.7589/0090-3558-45.2.355</w:t>
      </w:r>
    </w:p>
    <w:p w14:paraId="6F39BCC8"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 </w:t>
      </w:r>
      <w:r w:rsidRPr="00F924C8">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150C4A68"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 </w:t>
      </w:r>
      <w:r w:rsidRPr="00F924C8">
        <w:rPr>
          <w:rFonts w:ascii="Calibri" w:hAnsi="Calibri" w:cs="Calibri"/>
          <w:noProof/>
        </w:rPr>
        <w:tab/>
        <w:t>Hofman RJ. The changing focus of marine mammal conservation. Trends Ecol Evol. 1995;10: 462–465. doi:10.1016/S0169-5347(00)89184-3</w:t>
      </w:r>
    </w:p>
    <w:p w14:paraId="138F341A"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6. </w:t>
      </w:r>
      <w:r w:rsidRPr="00F924C8">
        <w:rPr>
          <w:rFonts w:ascii="Calibri" w:hAnsi="Calibri" w:cs="Calibri"/>
          <w:noProof/>
        </w:rPr>
        <w:tab/>
        <w:t>Fowler C. Marine Debris and Northern Fur Seals: a Case Study. Mar Pollut Bull. 1987;18: 326–335. doi:10.1016/S0025-326X(87)80020-6</w:t>
      </w:r>
    </w:p>
    <w:p w14:paraId="77CE8563"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7. </w:t>
      </w:r>
      <w:r w:rsidRPr="00F924C8">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48E00CCB"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8. </w:t>
      </w:r>
      <w:r w:rsidRPr="00F924C8">
        <w:rPr>
          <w:rFonts w:ascii="Calibri" w:hAnsi="Calibri" w:cs="Calibri"/>
          <w:noProof/>
        </w:rPr>
        <w:tab/>
        <w:t xml:space="preserve">French DP, Reed M. Potential impact of entanglement in marine debris on the population dynamics of the northern fur seal, </w:t>
      </w:r>
      <w:r w:rsidRPr="00F924C8">
        <w:rPr>
          <w:rFonts w:ascii="Calibri" w:hAnsi="Calibri" w:cs="Calibri"/>
          <w:i/>
          <w:iCs/>
          <w:noProof/>
        </w:rPr>
        <w:t>Callorhinus ursinus</w:t>
      </w:r>
      <w:r w:rsidRPr="00F924C8">
        <w:rPr>
          <w:rFonts w:ascii="Calibri" w:hAnsi="Calibri" w:cs="Calibri"/>
          <w:noProof/>
        </w:rPr>
        <w:t xml:space="preserve">. In: Shomura RS., Godfrey ML, editors. Proceedings of the Second International Conference on Marine Debris, 2-7 April 1989, Honolulu, </w:t>
      </w:r>
      <w:r w:rsidRPr="00F924C8">
        <w:rPr>
          <w:rFonts w:ascii="Calibri" w:hAnsi="Calibri" w:cs="Calibri"/>
          <w:noProof/>
        </w:rPr>
        <w:lastRenderedPageBreak/>
        <w:t>HI. Department of Commerce, NOAA Technical Memorandum, NMFS, NOAA-TM-NMFS-SWFC-154.; 1990. pp. 431–452. doi:10.1051/0004-6361/201116485</w:t>
      </w:r>
    </w:p>
    <w:p w14:paraId="56579BE4"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9. </w:t>
      </w:r>
      <w:r w:rsidRPr="00F924C8">
        <w:rPr>
          <w:rFonts w:ascii="Calibri" w:hAnsi="Calibri" w:cs="Calibri"/>
          <w:noProof/>
        </w:rPr>
        <w:tab/>
        <w:t xml:space="preserve">Fowler CW. A review of seal and sea lion entanglement in marine fishing debris. Proceedings of the North Pacific Rim Fishermen’s Conference on Marine Debris 1987. 1988. pp. 16–63. </w:t>
      </w:r>
    </w:p>
    <w:p w14:paraId="7A0452FD"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10. </w:t>
      </w:r>
      <w:r w:rsidRPr="00F924C8">
        <w:rPr>
          <w:rFonts w:ascii="Calibri" w:hAnsi="Calibri" w:cs="Calibri"/>
          <w:noProof/>
        </w:rPr>
        <w:tab/>
        <w:t>Read AJ. The looming crisis: interactions between marine mammals and fisheries. J Mammal. 2008;89: 541–548. doi:10.1644/07-mamm-s-315r1.1</w:t>
      </w:r>
    </w:p>
    <w:p w14:paraId="12F0B9F6"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11. </w:t>
      </w:r>
      <w:r w:rsidRPr="00F924C8">
        <w:rPr>
          <w:rFonts w:ascii="Calibri" w:hAnsi="Calibri" w:cs="Calibri"/>
          <w:noProof/>
        </w:rPr>
        <w:tab/>
        <w:t>Weise MJ, Harvey JT. Impact of the California sea lion (</w:t>
      </w:r>
      <w:r w:rsidRPr="00F924C8">
        <w:rPr>
          <w:rFonts w:ascii="Calibri" w:hAnsi="Calibri" w:cs="Calibri"/>
          <w:i/>
          <w:iCs/>
          <w:noProof/>
        </w:rPr>
        <w:t>Zalophus californianus</w:t>
      </w:r>
      <w:r w:rsidRPr="00F924C8">
        <w:rPr>
          <w:rFonts w:ascii="Calibri" w:hAnsi="Calibri" w:cs="Calibri"/>
          <w:noProof/>
        </w:rPr>
        <w:t xml:space="preserve">) on salmon fisheries in Monterey Bay, California. Fish Bull. 2005;103: 685–696. </w:t>
      </w:r>
    </w:p>
    <w:p w14:paraId="381AC432"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12. </w:t>
      </w:r>
      <w:r w:rsidRPr="00F924C8">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1985. pp. 448–452. </w:t>
      </w:r>
    </w:p>
    <w:p w14:paraId="75E583FC"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13. </w:t>
      </w:r>
      <w:r w:rsidRPr="00F924C8">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010541E1"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14. </w:t>
      </w:r>
      <w:r w:rsidRPr="00F924C8">
        <w:rPr>
          <w:rFonts w:ascii="Calibri" w:hAnsi="Calibri" w:cs="Calibri"/>
          <w:noProof/>
        </w:rPr>
        <w:tab/>
        <w:t>Donohue MJ, Foley DG. Remote sensing reveals links among the endangered Hawaiian monk seal, marine debris, and El Niño. Mar Mammal Sci. 2007;23: 468–473. doi:10.1111/j.1748-7692.2007.00114.x</w:t>
      </w:r>
    </w:p>
    <w:p w14:paraId="41BCF46F"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15. </w:t>
      </w:r>
      <w:r w:rsidRPr="00F924C8">
        <w:rPr>
          <w:rFonts w:ascii="Calibri" w:hAnsi="Calibri" w:cs="Calibri"/>
          <w:noProof/>
        </w:rPr>
        <w:tab/>
        <w:t>Keledjian AJ, Mesnick S. The Impacts of El Niño Conditions on California Sea Lion (</w:t>
      </w:r>
      <w:r w:rsidRPr="00F924C8">
        <w:rPr>
          <w:rFonts w:ascii="Calibri" w:hAnsi="Calibri" w:cs="Calibri"/>
          <w:i/>
          <w:iCs/>
          <w:noProof/>
        </w:rPr>
        <w:t>Zalophus californianus</w:t>
      </w:r>
      <w:r w:rsidRPr="00F924C8">
        <w:rPr>
          <w:rFonts w:ascii="Calibri" w:hAnsi="Calibri" w:cs="Calibri"/>
          <w:noProof/>
        </w:rPr>
        <w:t>) Fisheries Interactions: Predicting Spatial and Temporal Hotspots Along the California Coast. Aquat Mamm. 2013;39: 221–232. doi:10.1578/AM.39.3.2013.221</w:t>
      </w:r>
    </w:p>
    <w:p w14:paraId="08FA19CD"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16. </w:t>
      </w:r>
      <w:r w:rsidRPr="00F924C8">
        <w:rPr>
          <w:rFonts w:ascii="Calibri" w:hAnsi="Calibri" w:cs="Calibri"/>
          <w:noProof/>
        </w:rPr>
        <w:tab/>
        <w:t xml:space="preserve">Harcourt R, Aurioles D, Sanchez J. Entanglement of California sea lions at Los Islotes, Baja </w:t>
      </w:r>
      <w:r w:rsidRPr="00F924C8">
        <w:rPr>
          <w:rFonts w:ascii="Calibri" w:hAnsi="Calibri" w:cs="Calibri"/>
          <w:noProof/>
        </w:rPr>
        <w:lastRenderedPageBreak/>
        <w:t>California Sur, Mexico. Mar Mammal Sci. 1994;10: 122–125. doi:10.1111/j.1748-7692.1994.tb00399.x</w:t>
      </w:r>
    </w:p>
    <w:p w14:paraId="7DBC7362"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17. </w:t>
      </w:r>
      <w:r w:rsidRPr="00F924C8">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41A3735B"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18. </w:t>
      </w:r>
      <w:r w:rsidRPr="00F924C8">
        <w:rPr>
          <w:rFonts w:ascii="Calibri" w:hAnsi="Calibri" w:cs="Calibri"/>
          <w:noProof/>
        </w:rPr>
        <w:tab/>
        <w:t>Raum-Suryan KL, Jemison LA, Pitcher KW. Entanglement of Steller sea lions (</w:t>
      </w:r>
      <w:r w:rsidRPr="00F924C8">
        <w:rPr>
          <w:rFonts w:ascii="Calibri" w:hAnsi="Calibri" w:cs="Calibri"/>
          <w:i/>
          <w:iCs/>
          <w:noProof/>
        </w:rPr>
        <w:t>Eumetopias jubatus</w:t>
      </w:r>
      <w:r w:rsidRPr="00F924C8">
        <w:rPr>
          <w:rFonts w:ascii="Calibri" w:hAnsi="Calibri" w:cs="Calibri"/>
          <w:noProof/>
        </w:rPr>
        <w:t>) in marine debris: Identifying causes and finding solutions. Mar Pollut Bull. 2009;58: 1487–1495. doi:10.1016/j.marpolbul.2009.06.004</w:t>
      </w:r>
    </w:p>
    <w:p w14:paraId="368D5488"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19. </w:t>
      </w:r>
      <w:r w:rsidRPr="00F924C8">
        <w:rPr>
          <w:rFonts w:ascii="Calibri" w:hAnsi="Calibri" w:cs="Calibri"/>
          <w:noProof/>
        </w:rPr>
        <w:tab/>
        <w:t>Hanni KD, Pyle P. Entanglement of pinnipeds in synthetic materials at South-east Farallon Island, California, 1976-1998. Mar Pollut Bull. 2000;40: 1076–1081. doi:10.1016/S0025-326X(00)00050-3</w:t>
      </w:r>
    </w:p>
    <w:p w14:paraId="66F0C384"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20. </w:t>
      </w:r>
      <w:r w:rsidRPr="00F924C8">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3D897E30"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21. </w:t>
      </w:r>
      <w:r w:rsidRPr="00F924C8">
        <w:rPr>
          <w:rFonts w:ascii="Calibri" w:hAnsi="Calibri" w:cs="Calibri"/>
          <w:noProof/>
        </w:rPr>
        <w:tab/>
        <w:t>Scordino J, Allyn E. Entanglement and count data for Steller sea lions and California sea lions in northwest Washington. Mendeley Data; 2020. doi:http://dx.doi.org/10.17632/447sm2rwrk.1#file-1ecfafdc-0796-472b-ab7c-cd454b164228</w:t>
      </w:r>
    </w:p>
    <w:p w14:paraId="5EBACC1B"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22. </w:t>
      </w:r>
      <w:r w:rsidRPr="00F924C8">
        <w:rPr>
          <w:rFonts w:ascii="Calibri" w:hAnsi="Calibri" w:cs="Calibri"/>
          <w:noProof/>
        </w:rPr>
        <w:tab/>
        <w:t>Opfer S, Arthur C, Lippiatt S. NOAA Marine Debris Shoreline Survey Field Guide. NOAA Mar Debris Progr. 2012. Available: www.MarineDebris.noaa.gov</w:t>
      </w:r>
    </w:p>
    <w:p w14:paraId="3F350B63"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23. </w:t>
      </w:r>
      <w:r w:rsidRPr="00F924C8">
        <w:rPr>
          <w:rFonts w:ascii="Calibri" w:hAnsi="Calibri" w:cs="Calibri"/>
          <w:noProof/>
        </w:rPr>
        <w:tab/>
        <w:t xml:space="preserve">R Core Team. R Statistical Program. 2019. </w:t>
      </w:r>
    </w:p>
    <w:p w14:paraId="7102BE29"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24. </w:t>
      </w:r>
      <w:r w:rsidRPr="00F924C8">
        <w:rPr>
          <w:rFonts w:ascii="Calibri" w:hAnsi="Calibri" w:cs="Calibri"/>
          <w:noProof/>
        </w:rPr>
        <w:tab/>
        <w:t>Wickham H. ggplot2: Elegant Graphics for Data Analysis. New York: Springer-Verlag; 2016. Available: https://ggplot2.tidyverse.org</w:t>
      </w:r>
    </w:p>
    <w:p w14:paraId="11462C00"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lastRenderedPageBreak/>
        <w:t xml:space="preserve">25. </w:t>
      </w:r>
      <w:r w:rsidRPr="00F924C8">
        <w:rPr>
          <w:rFonts w:ascii="Calibri" w:hAnsi="Calibri" w:cs="Calibri"/>
          <w:noProof/>
        </w:rPr>
        <w:tab/>
        <w:t>Laake JL, Lowry MS, DeLong RL, Melin SR, Carretta J V. Population Growth and Status of California Sea Lions. J Wildl Manage. 2018;82: 583–595. doi:10.1002/jwmg.21405</w:t>
      </w:r>
    </w:p>
    <w:p w14:paraId="4C12AE47"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26. </w:t>
      </w:r>
      <w:r w:rsidRPr="00F924C8">
        <w:rPr>
          <w:rFonts w:ascii="Calibri" w:hAnsi="Calibri" w:cs="Calibri"/>
          <w:noProof/>
        </w:rPr>
        <w:tab/>
        <w:t xml:space="preserve">Loughlin TR. Assessment of Net Entanglement on Northern Sea Lions in the Aleutian Islands, 25 June - 15 July 1985. NWAFC Process Rep 86-02. 1986. </w:t>
      </w:r>
    </w:p>
    <w:p w14:paraId="03B4AF11"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27. </w:t>
      </w:r>
      <w:r w:rsidRPr="00F924C8">
        <w:rPr>
          <w:rFonts w:ascii="Calibri" w:hAnsi="Calibri" w:cs="Calibri"/>
          <w:noProof/>
        </w:rPr>
        <w:tab/>
        <w:t>Pitcher KW, Olesiuk PF, Brown RF, Lowry MS, Jeffries SJ, Sease JL, et al. Abundance and distribution of the eastern North Pacific Steller sea lion (</w:t>
      </w:r>
      <w:r w:rsidRPr="00F924C8">
        <w:rPr>
          <w:rFonts w:ascii="Calibri" w:hAnsi="Calibri" w:cs="Calibri"/>
          <w:i/>
          <w:iCs/>
          <w:noProof/>
        </w:rPr>
        <w:t>Eumetopias jubatus</w:t>
      </w:r>
      <w:r w:rsidRPr="00F924C8">
        <w:rPr>
          <w:rFonts w:ascii="Calibri" w:hAnsi="Calibri" w:cs="Calibri"/>
          <w:noProof/>
        </w:rPr>
        <w:t xml:space="preserve">) population. Fish Bull. 2007;107: 102–115. </w:t>
      </w:r>
    </w:p>
    <w:p w14:paraId="45ACC76A"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28. </w:t>
      </w:r>
      <w:r w:rsidRPr="00F924C8">
        <w:rPr>
          <w:rFonts w:ascii="Calibri" w:hAnsi="Calibri" w:cs="Calibri"/>
          <w:noProof/>
        </w:rPr>
        <w:tab/>
        <w:t>National Marine Fisheries Service. Steller Sea Lion (</w:t>
      </w:r>
      <w:r w:rsidRPr="00F924C8">
        <w:rPr>
          <w:rFonts w:ascii="Calibri" w:hAnsi="Calibri" w:cs="Calibri"/>
          <w:i/>
          <w:iCs/>
          <w:noProof/>
        </w:rPr>
        <w:t>Eumetopias jubatus</w:t>
      </w:r>
      <w:r w:rsidRPr="00F924C8">
        <w:rPr>
          <w:rFonts w:ascii="Calibri" w:hAnsi="Calibri" w:cs="Calibri"/>
          <w:noProof/>
        </w:rPr>
        <w:t xml:space="preserve">): Eastern U.S. Stock. US Pacific Mar Mammal Stock Assessments. 2018. </w:t>
      </w:r>
    </w:p>
    <w:p w14:paraId="106AF5BE"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29. </w:t>
      </w:r>
      <w:r w:rsidRPr="00F924C8">
        <w:rPr>
          <w:rFonts w:ascii="Calibri" w:hAnsi="Calibri" w:cs="Calibri"/>
          <w:noProof/>
        </w:rPr>
        <w:tab/>
        <w:t>McIntosh RR, Kirkwood R, Sutherland DR, Dann P. Drivers and annual estimates of marine wildlife entanglement rates: A long-term case study with Australian fur seals. Mar Pollut Bull. 2015;101: 716–725. doi:10.1016/j.marpolbul.2015.10.007</w:t>
      </w:r>
    </w:p>
    <w:p w14:paraId="72623165"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0. </w:t>
      </w:r>
      <w:r w:rsidRPr="00F924C8">
        <w:rPr>
          <w:rFonts w:ascii="Calibri" w:hAnsi="Calibri" w:cs="Calibri"/>
          <w:noProof/>
        </w:rPr>
        <w:tab/>
        <w:t xml:space="preserve">Hucke-Gaete R, Torres D, Vallejos V. Entanglement of Antarctic fur seals </w:t>
      </w:r>
      <w:r w:rsidRPr="00F924C8">
        <w:rPr>
          <w:rFonts w:ascii="Calibri" w:hAnsi="Calibri" w:cs="Calibri"/>
          <w:i/>
          <w:iCs/>
          <w:noProof/>
        </w:rPr>
        <w:t>Arctocephalus gazella</w:t>
      </w:r>
      <w:r w:rsidRPr="00F924C8">
        <w:rPr>
          <w:rFonts w:ascii="Calibri" w:hAnsi="Calibri" w:cs="Calibri"/>
          <w:noProof/>
        </w:rPr>
        <w:t xml:space="preserve"> in marine debris at Cape Shirreff and San Telmo Islets, Livingston Island, Antarctica: 1988-1997. Ser Científica Ina. 1997;47: 123–135. </w:t>
      </w:r>
    </w:p>
    <w:p w14:paraId="3C0DD273"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1. </w:t>
      </w:r>
      <w:r w:rsidRPr="00F924C8">
        <w:rPr>
          <w:rFonts w:ascii="Calibri" w:hAnsi="Calibri" w:cs="Calibri"/>
          <w:noProof/>
        </w:rPr>
        <w:tab/>
        <w:t>Hofmeyr GJ, Bester MN, Kirkman SP, Lydersen C, Kovacs KM. Entanglement of Antarctic fur seals at Bouvetøya, Southern Ocean. Mar Pollut Bull. 2006;52: 1077–1080. doi:10.1016/j.marpolbul.2006.05.003</w:t>
      </w:r>
    </w:p>
    <w:p w14:paraId="794F48D6"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2. </w:t>
      </w:r>
      <w:r w:rsidRPr="00F924C8">
        <w:rPr>
          <w:rFonts w:ascii="Calibri" w:hAnsi="Calibri" w:cs="Calibri"/>
          <w:noProof/>
        </w:rPr>
        <w:tab/>
        <w:t xml:space="preserve">Scordino J. Studies on fur seal entanglement, 1981-1984, St. Paul Island, Alaska. In: Shomura RS., Yoshida HO, editors. Proceedings of the Workshop on the Fate and Impact of Marine Debris, 27-29 November 1984, Honolulu, HI. 1985. pp. 278–290. </w:t>
      </w:r>
    </w:p>
    <w:p w14:paraId="71AA2962"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3. </w:t>
      </w:r>
      <w:r w:rsidRPr="00F924C8">
        <w:rPr>
          <w:rFonts w:ascii="Calibri" w:hAnsi="Calibri" w:cs="Calibri"/>
          <w:noProof/>
        </w:rPr>
        <w:tab/>
        <w:t xml:space="preserve">Shaughnessy P. Entanglement of Cape Fur Seals with Man-made Objects. Mar Pollut Bull. </w:t>
      </w:r>
      <w:r w:rsidRPr="00F924C8">
        <w:rPr>
          <w:rFonts w:ascii="Calibri" w:hAnsi="Calibri" w:cs="Calibri"/>
          <w:noProof/>
        </w:rPr>
        <w:lastRenderedPageBreak/>
        <w:t xml:space="preserve">1980;11: 332–336. </w:t>
      </w:r>
    </w:p>
    <w:p w14:paraId="28028752"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4. </w:t>
      </w:r>
      <w:r w:rsidRPr="00F924C8">
        <w:rPr>
          <w:rFonts w:ascii="Calibri" w:hAnsi="Calibri" w:cs="Calibri"/>
          <w:noProof/>
        </w:rPr>
        <w:tab/>
        <w:t xml:space="preserve">Hofmeyr GJ, De Maine M, Bester MN, Kirkman SP, Pistorius PA, Makhado AB. Entanglement of pinnipeds at Marion Island, Southern Ocean: 1991-2001. Aust Mammal. 2002;24: 141–146. </w:t>
      </w:r>
    </w:p>
    <w:p w14:paraId="040E0BDE"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5. </w:t>
      </w:r>
      <w:r w:rsidRPr="00F924C8">
        <w:rPr>
          <w:rFonts w:ascii="Calibri" w:hAnsi="Calibri" w:cs="Calibri"/>
          <w:noProof/>
        </w:rPr>
        <w:tab/>
        <w:t>Zavadil PA, Robson BW, Lestenkof AD, Holser R, Malavansky A. Northern Fur Seal Entanglement Studies on the Pribilof Islands in 2006. 2007. Available: https://www.researchgate.net/publication/237478662_Northern_Fur_Seal_Entanglement_Studies_on_the_Pribilof_Islands_in_2006</w:t>
      </w:r>
    </w:p>
    <w:p w14:paraId="29E9E42B"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6. </w:t>
      </w:r>
      <w:r w:rsidRPr="00F924C8">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0CE31905"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7. </w:t>
      </w:r>
      <w:r w:rsidRPr="00F924C8">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7F438EA8"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8. </w:t>
      </w:r>
      <w:r w:rsidRPr="00F924C8">
        <w:rPr>
          <w:rFonts w:ascii="Calibri" w:hAnsi="Calibri" w:cs="Calibri"/>
          <w:noProof/>
        </w:rPr>
        <w:tab/>
        <w:t xml:space="preserve">Zavala-González A, Mellink E. Entanglement of California sea lions, </w:t>
      </w:r>
      <w:r w:rsidRPr="00F924C8">
        <w:rPr>
          <w:rFonts w:ascii="Calibri" w:hAnsi="Calibri" w:cs="Calibri"/>
          <w:i/>
          <w:iCs/>
          <w:noProof/>
        </w:rPr>
        <w:t>Zalophus californianus californianus</w:t>
      </w:r>
      <w:r w:rsidRPr="00F924C8">
        <w:rPr>
          <w:rFonts w:ascii="Calibri" w:hAnsi="Calibri" w:cs="Calibri"/>
          <w:noProof/>
        </w:rPr>
        <w:t xml:space="preserve">, in fishing gear in the central-northern part of the Gulf of California, Mexico. Fish Bull. 1997;95: 180–184. </w:t>
      </w:r>
    </w:p>
    <w:p w14:paraId="5DC4CBEC"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39. </w:t>
      </w:r>
      <w:r w:rsidRPr="00F924C8">
        <w:rPr>
          <w:rFonts w:ascii="Calibri" w:hAnsi="Calibri" w:cs="Calibri"/>
          <w:noProof/>
        </w:rPr>
        <w:tab/>
        <w:t>Boren LJ, Morrissey M, Muller CG, Gemmell NJ. Entanglement of New Zealand fur seals in man-made debris at Kaikoura, New Zealand. Mar Pollut Bull. 2006;52: 442–446. doi:10.1016/j.marpolbul.2005.12.003</w:t>
      </w:r>
    </w:p>
    <w:p w14:paraId="61D0178A"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0. </w:t>
      </w:r>
      <w:r w:rsidRPr="00F924C8">
        <w:rPr>
          <w:rFonts w:ascii="Calibri" w:hAnsi="Calibri" w:cs="Calibri"/>
          <w:noProof/>
        </w:rPr>
        <w:tab/>
        <w:t xml:space="preserve">Scordino J, Beekman G, Kajimura H, Yoshida K, Fujimaki Y, Tomita M. Investigations on fur seal </w:t>
      </w:r>
      <w:r w:rsidRPr="00F924C8">
        <w:rPr>
          <w:rFonts w:ascii="Calibri" w:hAnsi="Calibri" w:cs="Calibri"/>
          <w:noProof/>
        </w:rPr>
        <w:lastRenderedPageBreak/>
        <w:t xml:space="preserve">entanglement in 1983 and comparisons with 1981 and 1982 entanglement data, St. Paul Island, Alaska. Background paper submitted to the 27th Annual meeting of the Stranding Scientific Committee, North Pacific Fur Seal Commission March 29-April 6, 1984 Moscow, Russia. 1984. </w:t>
      </w:r>
    </w:p>
    <w:p w14:paraId="0723FE2D"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1. </w:t>
      </w:r>
      <w:r w:rsidRPr="00F924C8">
        <w:rPr>
          <w:rFonts w:ascii="Calibri" w:hAnsi="Calibri" w:cs="Calibri"/>
          <w:noProof/>
        </w:rPr>
        <w:tab/>
        <w:t xml:space="preserve">Scordino J, Kajimura H, Furuta A. Fur Seal Entanglement Studies in 1984, St. Paul Island, Alaska. Kozloff P, Kajimura H, editors. Fur Seal Investig 1985. 1988. </w:t>
      </w:r>
    </w:p>
    <w:p w14:paraId="0ADAAD30"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2. </w:t>
      </w:r>
      <w:r w:rsidRPr="00F924C8">
        <w:rPr>
          <w:rFonts w:ascii="Calibri" w:hAnsi="Calibri" w:cs="Calibri"/>
          <w:noProof/>
        </w:rPr>
        <w:tab/>
        <w:t>Pemberton D, Brothers NP, Kirkwood R. Entanglement of Australian fur seals in man-made debris in Tasmanian waters. Wildl Res. 1992;19: 151–159. doi:10.1071/WR9920151</w:t>
      </w:r>
    </w:p>
    <w:p w14:paraId="0232BDB1"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3. </w:t>
      </w:r>
      <w:r w:rsidRPr="00F924C8">
        <w:rPr>
          <w:rFonts w:ascii="Calibri" w:hAnsi="Calibri" w:cs="Calibri"/>
          <w:noProof/>
        </w:rPr>
        <w:tab/>
        <w:t>Aurioles-Gamboa D, García-Rodríguez F, Ramírez-Rodríguez M, Hernández-Camacho C. Interaction between the California sea lion and the artisanal fishery in La Paz Bay, Gulf of California, Mexico. Ciencias Mar. 2003;29: 357–370. doi:10.7773/cm.v29i3.151</w:t>
      </w:r>
    </w:p>
    <w:p w14:paraId="6FA3EC11"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4. </w:t>
      </w:r>
      <w:r w:rsidRPr="00F924C8">
        <w:rPr>
          <w:rFonts w:ascii="Calibri" w:hAnsi="Calibri" w:cs="Calibri"/>
          <w:noProof/>
        </w:rPr>
        <w:tab/>
        <w:t xml:space="preserve">Kenyon KW. No man is benign: The endangered monk seal. Oceans. 1980;13: 48–54. </w:t>
      </w:r>
    </w:p>
    <w:p w14:paraId="7EA42DED"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5. </w:t>
      </w:r>
      <w:r w:rsidRPr="00F924C8">
        <w:rPr>
          <w:rFonts w:ascii="Calibri" w:hAnsi="Calibri" w:cs="Calibri"/>
          <w:noProof/>
        </w:rPr>
        <w:tab/>
        <w:t xml:space="preserve">Andersen MS, Forney KA, Cole TVN, Eagle TC, Angliss RP, Long K, et al. Differentiating Serious and Non-Serious Injury of Marine Mammals: Report of the Serious Injury Technical Workshop, 10-13 September 2007, Seattle, WA. US Dep Commer, NOAA Tech Memo. 2008. </w:t>
      </w:r>
    </w:p>
    <w:p w14:paraId="7B82E7A3"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6. </w:t>
      </w:r>
      <w:r w:rsidRPr="00F924C8">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67FD52DF"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7. </w:t>
      </w:r>
      <w:r w:rsidRPr="00F924C8">
        <w:rPr>
          <w:rFonts w:ascii="Calibri" w:hAnsi="Calibri" w:cs="Calibri"/>
          <w:noProof/>
        </w:rPr>
        <w:tab/>
        <w:t xml:space="preserve">Bonner WN, McCann T. Neck collars on fur seals, </w:t>
      </w:r>
      <w:r w:rsidRPr="00F924C8">
        <w:rPr>
          <w:rFonts w:ascii="Calibri" w:hAnsi="Calibri" w:cs="Calibri"/>
          <w:i/>
          <w:iCs/>
          <w:noProof/>
        </w:rPr>
        <w:t>Arctocephalus gazella</w:t>
      </w:r>
      <w:r w:rsidRPr="00F924C8">
        <w:rPr>
          <w:rFonts w:ascii="Calibri" w:hAnsi="Calibri" w:cs="Calibri"/>
          <w:noProof/>
        </w:rPr>
        <w:t xml:space="preserve">, at South Georgia. Br Antarct Surv Bull. 1982;57: 73–77. </w:t>
      </w:r>
    </w:p>
    <w:p w14:paraId="7C611C2F"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8. </w:t>
      </w:r>
      <w:r w:rsidRPr="00F924C8">
        <w:rPr>
          <w:rFonts w:ascii="Calibri" w:hAnsi="Calibri" w:cs="Calibri"/>
          <w:noProof/>
        </w:rPr>
        <w:tab/>
        <w:t xml:space="preserve">Henderson JR. Encounters of Hawaiian monk seals with fishing gear at Lisianski Island, 1982. Mar Fish Rev. 1984;46: 59–61. </w:t>
      </w:r>
    </w:p>
    <w:p w14:paraId="34833BD9"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49. </w:t>
      </w:r>
      <w:r w:rsidRPr="00F924C8">
        <w:rPr>
          <w:rFonts w:ascii="Calibri" w:hAnsi="Calibri" w:cs="Calibri"/>
          <w:noProof/>
        </w:rPr>
        <w:tab/>
        <w:t xml:space="preserve">DeLong RL, Gearin PJ, Bengtson JL, Dawson P, Feldkamp SD. Studies on the Effects of </w:t>
      </w:r>
      <w:r w:rsidRPr="00F924C8">
        <w:rPr>
          <w:rFonts w:ascii="Calibri" w:hAnsi="Calibri" w:cs="Calibri"/>
          <w:noProof/>
        </w:rPr>
        <w:lastRenderedPageBreak/>
        <w:t xml:space="preserve">Entanglement on Individual Northern Fur Seals. In: Shomura RS., Godfrey ML, editors. Proceedings of the Second International Conference on Marine Debris, 2-7 April 1989, Honolulu, HI. 1990. pp. 492–493. </w:t>
      </w:r>
    </w:p>
    <w:p w14:paraId="299BC894"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0. </w:t>
      </w:r>
      <w:r w:rsidRPr="00F924C8">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586A99F3"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1. </w:t>
      </w:r>
      <w:r w:rsidRPr="00F924C8">
        <w:rPr>
          <w:rFonts w:ascii="Calibri" w:hAnsi="Calibri" w:cs="Calibri"/>
          <w:noProof/>
        </w:rPr>
        <w:tab/>
        <w:t xml:space="preserve">Feldkamp SD, Costa DP, DeKrey GK. Energetic and behavioral effects of net entanglement on juvenile northern fur seals, </w:t>
      </w:r>
      <w:r w:rsidRPr="00F924C8">
        <w:rPr>
          <w:rFonts w:ascii="Calibri" w:hAnsi="Calibri" w:cs="Calibri"/>
          <w:i/>
          <w:iCs/>
          <w:noProof/>
        </w:rPr>
        <w:t>Callorhinus ursinus</w:t>
      </w:r>
      <w:r w:rsidRPr="00F924C8">
        <w:rPr>
          <w:rFonts w:ascii="Calibri" w:hAnsi="Calibri" w:cs="Calibri"/>
          <w:noProof/>
        </w:rPr>
        <w:t xml:space="preserve">. Fish Bull. 1989;87: 85–94. </w:t>
      </w:r>
    </w:p>
    <w:p w14:paraId="0CA0E45C"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2. </w:t>
      </w:r>
      <w:r w:rsidRPr="00F924C8">
        <w:rPr>
          <w:rFonts w:ascii="Calibri" w:hAnsi="Calibri" w:cs="Calibri"/>
          <w:noProof/>
        </w:rPr>
        <w:tab/>
        <w:t xml:space="preserve">Bengtson JL, Stewart BS, Ferm LM, DeLong RL. The Influence of Entanglement in Marine Debris on the Diving Behavior of Subadult Male Northern Fur Seals. Kozloff P, Kajimura H, editors. Fur Seal Investig 1986. 1989. </w:t>
      </w:r>
    </w:p>
    <w:p w14:paraId="1365522D"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3. </w:t>
      </w:r>
      <w:r w:rsidRPr="00F924C8">
        <w:rPr>
          <w:rFonts w:ascii="Calibri" w:hAnsi="Calibri" w:cs="Calibri"/>
          <w:noProof/>
        </w:rPr>
        <w:tab/>
        <w:t>Franco-Trecu V, Drago M, Katz H, Machín E, Marín Y. With the noose around the neck: Marine debris entangling otariid species. Environ Pollut. 2017;220: 985–989. doi:10.1016/j.envpol.2016.11.057</w:t>
      </w:r>
    </w:p>
    <w:p w14:paraId="310E3707"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4. </w:t>
      </w:r>
      <w:r w:rsidRPr="00F924C8">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0961E79B"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5. </w:t>
      </w:r>
      <w:r w:rsidRPr="00F924C8">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0BFED38B"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6. </w:t>
      </w:r>
      <w:r w:rsidRPr="00F924C8">
        <w:rPr>
          <w:rFonts w:ascii="Calibri" w:hAnsi="Calibri" w:cs="Calibri"/>
          <w:noProof/>
        </w:rPr>
        <w:tab/>
        <w:t xml:space="preserve">Stewart BS, Baba N, Gearin PJ, Baker J. Observations of Beach Debris and Net Entanglement on St. Paul Island, Alaska. Kozloff P, Kajimura H, editors. Fur Seal Investig 1986. 1989. </w:t>
      </w:r>
    </w:p>
    <w:p w14:paraId="4A0631BE"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7. </w:t>
      </w:r>
      <w:r w:rsidRPr="00F924C8">
        <w:rPr>
          <w:rFonts w:ascii="Calibri" w:hAnsi="Calibri" w:cs="Calibri"/>
          <w:noProof/>
        </w:rPr>
        <w:tab/>
        <w:t>Winship AJ, Trites AW, Calkins DG. Growth in Body Size of the Steller Sea Lion (</w:t>
      </w:r>
      <w:r w:rsidRPr="00F924C8">
        <w:rPr>
          <w:rFonts w:ascii="Calibri" w:hAnsi="Calibri" w:cs="Calibri"/>
          <w:i/>
          <w:iCs/>
          <w:noProof/>
        </w:rPr>
        <w:t xml:space="preserve">Eumetopias </w:t>
      </w:r>
      <w:r w:rsidRPr="00F924C8">
        <w:rPr>
          <w:rFonts w:ascii="Calibri" w:hAnsi="Calibri" w:cs="Calibri"/>
          <w:i/>
          <w:iCs/>
          <w:noProof/>
        </w:rPr>
        <w:lastRenderedPageBreak/>
        <w:t>jubatus</w:t>
      </w:r>
      <w:r w:rsidRPr="00F924C8">
        <w:rPr>
          <w:rFonts w:ascii="Calibri" w:hAnsi="Calibri" w:cs="Calibri"/>
          <w:noProof/>
        </w:rPr>
        <w:t>). J Mammal. 2001;82: 500–519. doi:10.1644/1545-1542(2001)082&lt;0500:gibsot&gt;2.0.co;2</w:t>
      </w:r>
    </w:p>
    <w:p w14:paraId="6AAF3357"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8. </w:t>
      </w:r>
      <w:r w:rsidRPr="00F924C8">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5E519155"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59. </w:t>
      </w:r>
      <w:r w:rsidRPr="00F924C8">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7A4145F6"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60. </w:t>
      </w:r>
      <w:r w:rsidRPr="00F924C8">
        <w:rPr>
          <w:rFonts w:ascii="Calibri" w:hAnsi="Calibri" w:cs="Calibri"/>
          <w:noProof/>
        </w:rPr>
        <w:tab/>
        <w:t xml:space="preserve">Peterson W, Robert M, Bond NA. The warm Blob continues to dominate the ecosystem of the northern California Current. PICES. 2015;23: 44–46. </w:t>
      </w:r>
    </w:p>
    <w:p w14:paraId="3525F7A3"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61. </w:t>
      </w:r>
      <w:r w:rsidRPr="00F924C8">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0C99F911"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62. </w:t>
      </w:r>
      <w:r w:rsidRPr="00F924C8">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09F4B448"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63. </w:t>
      </w:r>
      <w:r w:rsidRPr="00F924C8">
        <w:rPr>
          <w:rFonts w:ascii="Calibri" w:hAnsi="Calibri" w:cs="Calibri"/>
          <w:noProof/>
        </w:rPr>
        <w:tab/>
        <w:t>Arnould JPY, Croxall JP. Trends in entanglement of Antarctic fur seals (</w:t>
      </w:r>
      <w:r w:rsidRPr="00F924C8">
        <w:rPr>
          <w:rFonts w:ascii="Calibri" w:hAnsi="Calibri" w:cs="Calibri"/>
          <w:i/>
          <w:iCs/>
          <w:noProof/>
        </w:rPr>
        <w:t>Arctocephalus gazella</w:t>
      </w:r>
      <w:r w:rsidRPr="00F924C8">
        <w:rPr>
          <w:rFonts w:ascii="Calibri" w:hAnsi="Calibri" w:cs="Calibri"/>
          <w:noProof/>
        </w:rPr>
        <w:t>) in man-made debris at South Georgia. Mar Pollut Bull. 1995;30: 707–712. doi:10.1016/0025-326X(95)00054-Q</w:t>
      </w:r>
    </w:p>
    <w:p w14:paraId="0BB4DCFD"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64. </w:t>
      </w:r>
      <w:r w:rsidRPr="00F924C8">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348E9D8B"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lastRenderedPageBreak/>
        <w:t xml:space="preserve">65. </w:t>
      </w:r>
      <w:r w:rsidRPr="00F924C8">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5E3EA9D9"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66. </w:t>
      </w:r>
      <w:r w:rsidRPr="00F924C8">
        <w:rPr>
          <w:rFonts w:ascii="Calibri" w:hAnsi="Calibri" w:cs="Calibri"/>
          <w:noProof/>
        </w:rPr>
        <w:tab/>
        <w:t>Götz T, Janik VM. Acoustic deterrent devices to prevent pinniped depredation: Efficiency, conservation concerns and possible solutions. Mar Ecol Prog Ser. 2013;492: 285–302. doi:10.3354/meps10482</w:t>
      </w:r>
    </w:p>
    <w:p w14:paraId="2506C732"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67. </w:t>
      </w:r>
      <w:r w:rsidRPr="00F924C8">
        <w:rPr>
          <w:rFonts w:ascii="Calibri" w:hAnsi="Calibri" w:cs="Calibri"/>
          <w:noProof/>
        </w:rPr>
        <w:tab/>
        <w:t>Jefferson TA, Curry BE. Acoustic methods of reducing or eliminating marine mammal-fishery interactions: Do they work? Ocean Coast Manag. 1996;31: 41–70. doi:10.1016/0964-5691(95)00049-6</w:t>
      </w:r>
    </w:p>
    <w:p w14:paraId="10148915" w14:textId="77777777" w:rsidR="00F924C8" w:rsidRPr="00F924C8" w:rsidRDefault="00F924C8" w:rsidP="00F924C8">
      <w:pPr>
        <w:widowControl w:val="0"/>
        <w:autoSpaceDE w:val="0"/>
        <w:autoSpaceDN w:val="0"/>
        <w:adjustRightInd w:val="0"/>
        <w:spacing w:line="480" w:lineRule="auto"/>
        <w:ind w:left="640" w:hanging="640"/>
        <w:rPr>
          <w:rFonts w:ascii="Calibri" w:hAnsi="Calibri" w:cs="Calibri"/>
          <w:noProof/>
        </w:rPr>
      </w:pPr>
      <w:r w:rsidRPr="00F924C8">
        <w:rPr>
          <w:rFonts w:ascii="Calibri" w:hAnsi="Calibri" w:cs="Calibri"/>
          <w:noProof/>
        </w:rPr>
        <w:t xml:space="preserve">68. </w:t>
      </w:r>
      <w:r w:rsidRPr="00F924C8">
        <w:rPr>
          <w:rFonts w:ascii="Calibri" w:hAnsi="Calibri" w:cs="Calibri"/>
          <w:noProof/>
        </w:rPr>
        <w:tab/>
        <w:t>Götz T, Janik VM. Target-specific acoustic predator deterrence in the marine environment. Anim Conserv. 2015;18: 102–111. doi:10.1111/acv.12141</w:t>
      </w:r>
    </w:p>
    <w:p w14:paraId="5C78D726" w14:textId="7EDB9BC7" w:rsidR="00DB250C" w:rsidRPr="00DB250C" w:rsidRDefault="00DB250C" w:rsidP="00F924C8">
      <w:pPr>
        <w:widowControl w:val="0"/>
        <w:autoSpaceDE w:val="0"/>
        <w:autoSpaceDN w:val="0"/>
        <w:adjustRightInd w:val="0"/>
        <w:spacing w:line="480" w:lineRule="auto"/>
        <w:ind w:left="640" w:hanging="640"/>
        <w:rPr>
          <w:b/>
          <w:bCs/>
        </w:rPr>
      </w:pPr>
      <w:r>
        <w:rPr>
          <w:b/>
          <w:bCs/>
        </w:rPr>
        <w:fldChar w:fldCharType="end"/>
      </w:r>
    </w:p>
    <w:sectPr w:rsidR="00DB250C" w:rsidRPr="00DB250C" w:rsidSect="00041378">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6C75E0" w14:textId="77777777" w:rsidR="00284A67" w:rsidRDefault="00284A67" w:rsidP="00041378">
      <w:pPr>
        <w:spacing w:after="0" w:line="240" w:lineRule="auto"/>
      </w:pPr>
      <w:r>
        <w:separator/>
      </w:r>
    </w:p>
  </w:endnote>
  <w:endnote w:type="continuationSeparator" w:id="0">
    <w:p w14:paraId="2987E9B7" w14:textId="77777777" w:rsidR="00284A67" w:rsidRDefault="00284A67" w:rsidP="00041378">
      <w:pPr>
        <w:spacing w:after="0" w:line="240" w:lineRule="auto"/>
      </w:pPr>
      <w:r>
        <w:continuationSeparator/>
      </w:r>
    </w:p>
  </w:endnote>
  <w:endnote w:type="continuationNotice" w:id="1">
    <w:p w14:paraId="394483B7" w14:textId="77777777" w:rsidR="00284A67" w:rsidRDefault="00284A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5985044"/>
      <w:docPartObj>
        <w:docPartGallery w:val="Page Numbers (Bottom of Page)"/>
        <w:docPartUnique/>
      </w:docPartObj>
    </w:sdtPr>
    <w:sdtEndPr>
      <w:rPr>
        <w:rStyle w:val="PageNumber"/>
      </w:rPr>
    </w:sdtEndPr>
    <w:sdtContent>
      <w:p w14:paraId="563D72FC" w14:textId="77777777" w:rsidR="00F87358" w:rsidRDefault="00F87358"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F87358" w:rsidRDefault="00F87358"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8944558"/>
      <w:docPartObj>
        <w:docPartGallery w:val="Page Numbers (Bottom of Page)"/>
        <w:docPartUnique/>
      </w:docPartObj>
    </w:sdtPr>
    <w:sdtEndPr>
      <w:rPr>
        <w:rStyle w:val="PageNumber"/>
      </w:rPr>
    </w:sdtEndPr>
    <w:sdtContent>
      <w:p w14:paraId="6ACFB1AE" w14:textId="5972F914" w:rsidR="00F87358" w:rsidRDefault="00F87358"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F7B30">
          <w:rPr>
            <w:rStyle w:val="PageNumber"/>
            <w:noProof/>
          </w:rPr>
          <w:t>25</w:t>
        </w:r>
        <w:r>
          <w:rPr>
            <w:rStyle w:val="PageNumber"/>
          </w:rPr>
          <w:fldChar w:fldCharType="end"/>
        </w:r>
      </w:p>
    </w:sdtContent>
  </w:sdt>
  <w:p w14:paraId="3CE040B8" w14:textId="77777777" w:rsidR="00F87358" w:rsidRDefault="00F87358"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07E54" w14:textId="77777777" w:rsidR="00284A67" w:rsidRDefault="00284A67" w:rsidP="00041378">
      <w:pPr>
        <w:spacing w:after="0" w:line="240" w:lineRule="auto"/>
      </w:pPr>
      <w:r>
        <w:separator/>
      </w:r>
    </w:p>
  </w:footnote>
  <w:footnote w:type="continuationSeparator" w:id="0">
    <w:p w14:paraId="47F10854" w14:textId="77777777" w:rsidR="00284A67" w:rsidRDefault="00284A67" w:rsidP="00041378">
      <w:pPr>
        <w:spacing w:after="0" w:line="240" w:lineRule="auto"/>
      </w:pPr>
      <w:r>
        <w:continuationSeparator/>
      </w:r>
    </w:p>
  </w:footnote>
  <w:footnote w:type="continuationNotice" w:id="1">
    <w:p w14:paraId="20B51185" w14:textId="77777777" w:rsidR="00284A67" w:rsidRDefault="00284A6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5A52CA"/>
    <w:multiLevelType w:val="hybridMultilevel"/>
    <w:tmpl w:val="9388353A"/>
    <w:lvl w:ilvl="0" w:tplc="96141A9E">
      <w:start w:val="19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143C"/>
    <w:rsid w:val="000020EC"/>
    <w:rsid w:val="00002652"/>
    <w:rsid w:val="00004F06"/>
    <w:rsid w:val="00005353"/>
    <w:rsid w:val="00010974"/>
    <w:rsid w:val="00010C02"/>
    <w:rsid w:val="0001177C"/>
    <w:rsid w:val="00012C7C"/>
    <w:rsid w:val="00014AA4"/>
    <w:rsid w:val="00014B13"/>
    <w:rsid w:val="00015088"/>
    <w:rsid w:val="000150B5"/>
    <w:rsid w:val="00017648"/>
    <w:rsid w:val="000177E5"/>
    <w:rsid w:val="00021C16"/>
    <w:rsid w:val="00023320"/>
    <w:rsid w:val="000236B7"/>
    <w:rsid w:val="000279E0"/>
    <w:rsid w:val="00030715"/>
    <w:rsid w:val="000311AE"/>
    <w:rsid w:val="00031C15"/>
    <w:rsid w:val="00033587"/>
    <w:rsid w:val="000335F7"/>
    <w:rsid w:val="00033F0B"/>
    <w:rsid w:val="0003624E"/>
    <w:rsid w:val="00036950"/>
    <w:rsid w:val="00036BD2"/>
    <w:rsid w:val="00037F13"/>
    <w:rsid w:val="000400F7"/>
    <w:rsid w:val="00040E57"/>
    <w:rsid w:val="00041378"/>
    <w:rsid w:val="00041865"/>
    <w:rsid w:val="000440F5"/>
    <w:rsid w:val="00045B6C"/>
    <w:rsid w:val="00047692"/>
    <w:rsid w:val="00047844"/>
    <w:rsid w:val="00047C04"/>
    <w:rsid w:val="0005277F"/>
    <w:rsid w:val="00053739"/>
    <w:rsid w:val="00053D94"/>
    <w:rsid w:val="00053F8C"/>
    <w:rsid w:val="00053FCC"/>
    <w:rsid w:val="00055C69"/>
    <w:rsid w:val="00056854"/>
    <w:rsid w:val="000573F8"/>
    <w:rsid w:val="0005799D"/>
    <w:rsid w:val="00061FD0"/>
    <w:rsid w:val="00062E28"/>
    <w:rsid w:val="00063EA9"/>
    <w:rsid w:val="0006595A"/>
    <w:rsid w:val="0006619E"/>
    <w:rsid w:val="000714B7"/>
    <w:rsid w:val="00071A23"/>
    <w:rsid w:val="00072672"/>
    <w:rsid w:val="00072728"/>
    <w:rsid w:val="00074453"/>
    <w:rsid w:val="000756EF"/>
    <w:rsid w:val="000812BD"/>
    <w:rsid w:val="0008202E"/>
    <w:rsid w:val="00082AB8"/>
    <w:rsid w:val="000834D3"/>
    <w:rsid w:val="0008464F"/>
    <w:rsid w:val="00084AFF"/>
    <w:rsid w:val="00087C54"/>
    <w:rsid w:val="00091581"/>
    <w:rsid w:val="000919A2"/>
    <w:rsid w:val="00091C19"/>
    <w:rsid w:val="00091E7F"/>
    <w:rsid w:val="00091F86"/>
    <w:rsid w:val="0009303F"/>
    <w:rsid w:val="00094232"/>
    <w:rsid w:val="00096362"/>
    <w:rsid w:val="00096F1D"/>
    <w:rsid w:val="000A28B0"/>
    <w:rsid w:val="000A59BB"/>
    <w:rsid w:val="000A66F2"/>
    <w:rsid w:val="000A6E4A"/>
    <w:rsid w:val="000A7D77"/>
    <w:rsid w:val="000B0EA4"/>
    <w:rsid w:val="000B1334"/>
    <w:rsid w:val="000B6A89"/>
    <w:rsid w:val="000B6E8E"/>
    <w:rsid w:val="000C1141"/>
    <w:rsid w:val="000C1398"/>
    <w:rsid w:val="000C1DEA"/>
    <w:rsid w:val="000C34A3"/>
    <w:rsid w:val="000C4186"/>
    <w:rsid w:val="000C79E7"/>
    <w:rsid w:val="000D023F"/>
    <w:rsid w:val="000D3433"/>
    <w:rsid w:val="000D5646"/>
    <w:rsid w:val="000D5B36"/>
    <w:rsid w:val="000D5EB0"/>
    <w:rsid w:val="000D7F27"/>
    <w:rsid w:val="000E05AD"/>
    <w:rsid w:val="000E3E56"/>
    <w:rsid w:val="000E5E4B"/>
    <w:rsid w:val="000E61EE"/>
    <w:rsid w:val="000F00F0"/>
    <w:rsid w:val="000F1D4B"/>
    <w:rsid w:val="000F413A"/>
    <w:rsid w:val="000F6464"/>
    <w:rsid w:val="0010013B"/>
    <w:rsid w:val="00100764"/>
    <w:rsid w:val="00101AA6"/>
    <w:rsid w:val="00104027"/>
    <w:rsid w:val="00104919"/>
    <w:rsid w:val="001049A6"/>
    <w:rsid w:val="00104A99"/>
    <w:rsid w:val="00105B65"/>
    <w:rsid w:val="00110AF4"/>
    <w:rsid w:val="001112CA"/>
    <w:rsid w:val="001119C1"/>
    <w:rsid w:val="0011219E"/>
    <w:rsid w:val="001152C3"/>
    <w:rsid w:val="00120F19"/>
    <w:rsid w:val="00121159"/>
    <w:rsid w:val="001230EF"/>
    <w:rsid w:val="00123290"/>
    <w:rsid w:val="00123336"/>
    <w:rsid w:val="001255AC"/>
    <w:rsid w:val="00127671"/>
    <w:rsid w:val="00132022"/>
    <w:rsid w:val="00132140"/>
    <w:rsid w:val="001331A0"/>
    <w:rsid w:val="00133C96"/>
    <w:rsid w:val="001406A1"/>
    <w:rsid w:val="0014164A"/>
    <w:rsid w:val="00142AD5"/>
    <w:rsid w:val="001432DC"/>
    <w:rsid w:val="00143B40"/>
    <w:rsid w:val="00144A77"/>
    <w:rsid w:val="00144F35"/>
    <w:rsid w:val="00147130"/>
    <w:rsid w:val="001511FA"/>
    <w:rsid w:val="001537C7"/>
    <w:rsid w:val="0015448C"/>
    <w:rsid w:val="0015452D"/>
    <w:rsid w:val="00155947"/>
    <w:rsid w:val="001615FC"/>
    <w:rsid w:val="001618C1"/>
    <w:rsid w:val="00163E6F"/>
    <w:rsid w:val="001647B9"/>
    <w:rsid w:val="0016621F"/>
    <w:rsid w:val="0017162E"/>
    <w:rsid w:val="00173988"/>
    <w:rsid w:val="001757F0"/>
    <w:rsid w:val="00175BB1"/>
    <w:rsid w:val="0017626C"/>
    <w:rsid w:val="00176426"/>
    <w:rsid w:val="00180C68"/>
    <w:rsid w:val="001842B2"/>
    <w:rsid w:val="00187B79"/>
    <w:rsid w:val="00190AB8"/>
    <w:rsid w:val="00193657"/>
    <w:rsid w:val="00193DAA"/>
    <w:rsid w:val="00197110"/>
    <w:rsid w:val="001A012C"/>
    <w:rsid w:val="001A051E"/>
    <w:rsid w:val="001A0C32"/>
    <w:rsid w:val="001A1EB3"/>
    <w:rsid w:val="001A2F68"/>
    <w:rsid w:val="001A3895"/>
    <w:rsid w:val="001A397F"/>
    <w:rsid w:val="001A438E"/>
    <w:rsid w:val="001A61E8"/>
    <w:rsid w:val="001A6471"/>
    <w:rsid w:val="001A78BC"/>
    <w:rsid w:val="001B0BE6"/>
    <w:rsid w:val="001B19E5"/>
    <w:rsid w:val="001B2E69"/>
    <w:rsid w:val="001B6669"/>
    <w:rsid w:val="001C63E4"/>
    <w:rsid w:val="001C6C2D"/>
    <w:rsid w:val="001C6F1F"/>
    <w:rsid w:val="001C7A14"/>
    <w:rsid w:val="001C7F65"/>
    <w:rsid w:val="001D1C26"/>
    <w:rsid w:val="001D52A6"/>
    <w:rsid w:val="001D6DDB"/>
    <w:rsid w:val="001E2D86"/>
    <w:rsid w:val="001E5397"/>
    <w:rsid w:val="001E6A2B"/>
    <w:rsid w:val="001E7F25"/>
    <w:rsid w:val="001F0378"/>
    <w:rsid w:val="001F33A7"/>
    <w:rsid w:val="001F4B28"/>
    <w:rsid w:val="001F5881"/>
    <w:rsid w:val="001F703A"/>
    <w:rsid w:val="001F7551"/>
    <w:rsid w:val="001F7C2C"/>
    <w:rsid w:val="00200F24"/>
    <w:rsid w:val="00204B93"/>
    <w:rsid w:val="00212673"/>
    <w:rsid w:val="00212738"/>
    <w:rsid w:val="00213947"/>
    <w:rsid w:val="0021559E"/>
    <w:rsid w:val="00215E5C"/>
    <w:rsid w:val="00220494"/>
    <w:rsid w:val="002226D5"/>
    <w:rsid w:val="00222F1A"/>
    <w:rsid w:val="00223205"/>
    <w:rsid w:val="00225609"/>
    <w:rsid w:val="00225B81"/>
    <w:rsid w:val="00226349"/>
    <w:rsid w:val="002269F4"/>
    <w:rsid w:val="00231D6B"/>
    <w:rsid w:val="00231F0A"/>
    <w:rsid w:val="00232AA3"/>
    <w:rsid w:val="00233340"/>
    <w:rsid w:val="00235039"/>
    <w:rsid w:val="00235759"/>
    <w:rsid w:val="00235E29"/>
    <w:rsid w:val="00235F62"/>
    <w:rsid w:val="00241304"/>
    <w:rsid w:val="0024182F"/>
    <w:rsid w:val="0024225E"/>
    <w:rsid w:val="0024294E"/>
    <w:rsid w:val="00242ECD"/>
    <w:rsid w:val="002433A1"/>
    <w:rsid w:val="002451B6"/>
    <w:rsid w:val="00246A41"/>
    <w:rsid w:val="00250097"/>
    <w:rsid w:val="00250C51"/>
    <w:rsid w:val="00251B8E"/>
    <w:rsid w:val="00253346"/>
    <w:rsid w:val="00253A9B"/>
    <w:rsid w:val="00254A9F"/>
    <w:rsid w:val="00254D3B"/>
    <w:rsid w:val="00256138"/>
    <w:rsid w:val="00256834"/>
    <w:rsid w:val="00261199"/>
    <w:rsid w:val="00261412"/>
    <w:rsid w:val="002624C8"/>
    <w:rsid w:val="00264F6E"/>
    <w:rsid w:val="00265700"/>
    <w:rsid w:val="00266A01"/>
    <w:rsid w:val="00267665"/>
    <w:rsid w:val="002701FD"/>
    <w:rsid w:val="0027024E"/>
    <w:rsid w:val="00270A2B"/>
    <w:rsid w:val="002722B9"/>
    <w:rsid w:val="00272C87"/>
    <w:rsid w:val="00273D89"/>
    <w:rsid w:val="002745CB"/>
    <w:rsid w:val="002763F9"/>
    <w:rsid w:val="0027662A"/>
    <w:rsid w:val="00280893"/>
    <w:rsid w:val="00284927"/>
    <w:rsid w:val="00284A67"/>
    <w:rsid w:val="00290948"/>
    <w:rsid w:val="002915C8"/>
    <w:rsid w:val="00291AC8"/>
    <w:rsid w:val="00291BBB"/>
    <w:rsid w:val="0029204B"/>
    <w:rsid w:val="0029562D"/>
    <w:rsid w:val="0029580A"/>
    <w:rsid w:val="00297019"/>
    <w:rsid w:val="00297A67"/>
    <w:rsid w:val="00297EBF"/>
    <w:rsid w:val="002A130F"/>
    <w:rsid w:val="002A157E"/>
    <w:rsid w:val="002A16F8"/>
    <w:rsid w:val="002A19E7"/>
    <w:rsid w:val="002A1AFB"/>
    <w:rsid w:val="002A2B23"/>
    <w:rsid w:val="002A3E93"/>
    <w:rsid w:val="002A494C"/>
    <w:rsid w:val="002A51F3"/>
    <w:rsid w:val="002A5CCA"/>
    <w:rsid w:val="002A7503"/>
    <w:rsid w:val="002B0441"/>
    <w:rsid w:val="002B083F"/>
    <w:rsid w:val="002B3083"/>
    <w:rsid w:val="002B308C"/>
    <w:rsid w:val="002B398D"/>
    <w:rsid w:val="002B5490"/>
    <w:rsid w:val="002B5AA8"/>
    <w:rsid w:val="002B713F"/>
    <w:rsid w:val="002B7620"/>
    <w:rsid w:val="002B7B89"/>
    <w:rsid w:val="002C016E"/>
    <w:rsid w:val="002C072F"/>
    <w:rsid w:val="002C5DFD"/>
    <w:rsid w:val="002C603D"/>
    <w:rsid w:val="002C6AE3"/>
    <w:rsid w:val="002C7876"/>
    <w:rsid w:val="002D486E"/>
    <w:rsid w:val="002D553A"/>
    <w:rsid w:val="002D7BF9"/>
    <w:rsid w:val="002E05B4"/>
    <w:rsid w:val="002E08DF"/>
    <w:rsid w:val="002E1199"/>
    <w:rsid w:val="002E1445"/>
    <w:rsid w:val="002E16D8"/>
    <w:rsid w:val="002E1C91"/>
    <w:rsid w:val="002E3203"/>
    <w:rsid w:val="002E3959"/>
    <w:rsid w:val="002E51A6"/>
    <w:rsid w:val="002E5DCE"/>
    <w:rsid w:val="002E7911"/>
    <w:rsid w:val="002F1E04"/>
    <w:rsid w:val="002F330D"/>
    <w:rsid w:val="002F3800"/>
    <w:rsid w:val="002F5984"/>
    <w:rsid w:val="002F6244"/>
    <w:rsid w:val="002F700B"/>
    <w:rsid w:val="002F7539"/>
    <w:rsid w:val="003009D7"/>
    <w:rsid w:val="00302288"/>
    <w:rsid w:val="00305A80"/>
    <w:rsid w:val="00305FBF"/>
    <w:rsid w:val="00306C4D"/>
    <w:rsid w:val="00313BD6"/>
    <w:rsid w:val="00314331"/>
    <w:rsid w:val="00314B0D"/>
    <w:rsid w:val="00320561"/>
    <w:rsid w:val="00321E2D"/>
    <w:rsid w:val="00322F4E"/>
    <w:rsid w:val="00323EF3"/>
    <w:rsid w:val="003245F7"/>
    <w:rsid w:val="00326B86"/>
    <w:rsid w:val="0032710E"/>
    <w:rsid w:val="00332667"/>
    <w:rsid w:val="00332CFD"/>
    <w:rsid w:val="00333D59"/>
    <w:rsid w:val="003354E6"/>
    <w:rsid w:val="0033618C"/>
    <w:rsid w:val="00336797"/>
    <w:rsid w:val="003371DB"/>
    <w:rsid w:val="00337883"/>
    <w:rsid w:val="00340A9C"/>
    <w:rsid w:val="00342553"/>
    <w:rsid w:val="00344A31"/>
    <w:rsid w:val="0034582F"/>
    <w:rsid w:val="00345E88"/>
    <w:rsid w:val="0034654B"/>
    <w:rsid w:val="0034668D"/>
    <w:rsid w:val="003500A6"/>
    <w:rsid w:val="003502D4"/>
    <w:rsid w:val="00350472"/>
    <w:rsid w:val="0035454B"/>
    <w:rsid w:val="0035555C"/>
    <w:rsid w:val="0035657C"/>
    <w:rsid w:val="00360E83"/>
    <w:rsid w:val="003613B5"/>
    <w:rsid w:val="00361790"/>
    <w:rsid w:val="00361FA5"/>
    <w:rsid w:val="00363FDA"/>
    <w:rsid w:val="00366D27"/>
    <w:rsid w:val="00371F6C"/>
    <w:rsid w:val="0037297A"/>
    <w:rsid w:val="00375FDE"/>
    <w:rsid w:val="003771D7"/>
    <w:rsid w:val="003802F9"/>
    <w:rsid w:val="00380EDA"/>
    <w:rsid w:val="00384423"/>
    <w:rsid w:val="003854FD"/>
    <w:rsid w:val="00387D86"/>
    <w:rsid w:val="003958F3"/>
    <w:rsid w:val="00395EE6"/>
    <w:rsid w:val="00397C6B"/>
    <w:rsid w:val="003A186C"/>
    <w:rsid w:val="003A31FB"/>
    <w:rsid w:val="003A4B5E"/>
    <w:rsid w:val="003A7D4B"/>
    <w:rsid w:val="003B1FA8"/>
    <w:rsid w:val="003B2288"/>
    <w:rsid w:val="003B393B"/>
    <w:rsid w:val="003B6BFB"/>
    <w:rsid w:val="003C12F9"/>
    <w:rsid w:val="003C182E"/>
    <w:rsid w:val="003C1907"/>
    <w:rsid w:val="003C31AC"/>
    <w:rsid w:val="003C3F48"/>
    <w:rsid w:val="003C59E8"/>
    <w:rsid w:val="003C5F92"/>
    <w:rsid w:val="003C69EB"/>
    <w:rsid w:val="003D09AA"/>
    <w:rsid w:val="003D2559"/>
    <w:rsid w:val="003D46FB"/>
    <w:rsid w:val="003D4877"/>
    <w:rsid w:val="003D7FB6"/>
    <w:rsid w:val="003E1705"/>
    <w:rsid w:val="003E2EA8"/>
    <w:rsid w:val="003E51C4"/>
    <w:rsid w:val="003E5814"/>
    <w:rsid w:val="003E5889"/>
    <w:rsid w:val="003E59AC"/>
    <w:rsid w:val="003E5F28"/>
    <w:rsid w:val="003E67EE"/>
    <w:rsid w:val="003E6F32"/>
    <w:rsid w:val="003F2682"/>
    <w:rsid w:val="003F2B6D"/>
    <w:rsid w:val="003F48AD"/>
    <w:rsid w:val="003F6363"/>
    <w:rsid w:val="003F6D34"/>
    <w:rsid w:val="00400D30"/>
    <w:rsid w:val="0040141E"/>
    <w:rsid w:val="00401B32"/>
    <w:rsid w:val="0040255E"/>
    <w:rsid w:val="004041B9"/>
    <w:rsid w:val="00404F55"/>
    <w:rsid w:val="004118B5"/>
    <w:rsid w:val="00412DE4"/>
    <w:rsid w:val="00413B0B"/>
    <w:rsid w:val="00414839"/>
    <w:rsid w:val="00416D7F"/>
    <w:rsid w:val="004223D0"/>
    <w:rsid w:val="004230A0"/>
    <w:rsid w:val="004251EC"/>
    <w:rsid w:val="004301B8"/>
    <w:rsid w:val="004307CD"/>
    <w:rsid w:val="00433FF4"/>
    <w:rsid w:val="00434CCC"/>
    <w:rsid w:val="0044023C"/>
    <w:rsid w:val="00440CCA"/>
    <w:rsid w:val="00441DCC"/>
    <w:rsid w:val="004426B2"/>
    <w:rsid w:val="004428A3"/>
    <w:rsid w:val="00442F52"/>
    <w:rsid w:val="00443D0C"/>
    <w:rsid w:val="004458B6"/>
    <w:rsid w:val="00446968"/>
    <w:rsid w:val="0044749B"/>
    <w:rsid w:val="00447669"/>
    <w:rsid w:val="00447724"/>
    <w:rsid w:val="0044798F"/>
    <w:rsid w:val="00451E27"/>
    <w:rsid w:val="004536FF"/>
    <w:rsid w:val="00453FD4"/>
    <w:rsid w:val="0045413C"/>
    <w:rsid w:val="00455499"/>
    <w:rsid w:val="00457B73"/>
    <w:rsid w:val="00460D4E"/>
    <w:rsid w:val="004630F8"/>
    <w:rsid w:val="00463642"/>
    <w:rsid w:val="00465C3F"/>
    <w:rsid w:val="00465DC3"/>
    <w:rsid w:val="00466FB3"/>
    <w:rsid w:val="00467443"/>
    <w:rsid w:val="00470A1E"/>
    <w:rsid w:val="004714AE"/>
    <w:rsid w:val="004719D3"/>
    <w:rsid w:val="004730EF"/>
    <w:rsid w:val="004747D6"/>
    <w:rsid w:val="004775B2"/>
    <w:rsid w:val="00482A04"/>
    <w:rsid w:val="00482A8B"/>
    <w:rsid w:val="0048358F"/>
    <w:rsid w:val="004847D0"/>
    <w:rsid w:val="00484CA6"/>
    <w:rsid w:val="004855EC"/>
    <w:rsid w:val="00485A41"/>
    <w:rsid w:val="00485A93"/>
    <w:rsid w:val="004875D6"/>
    <w:rsid w:val="00487B37"/>
    <w:rsid w:val="00491A6A"/>
    <w:rsid w:val="00492E2C"/>
    <w:rsid w:val="00493F76"/>
    <w:rsid w:val="004941B8"/>
    <w:rsid w:val="00494AD3"/>
    <w:rsid w:val="00497372"/>
    <w:rsid w:val="00497FC5"/>
    <w:rsid w:val="004A0553"/>
    <w:rsid w:val="004A063F"/>
    <w:rsid w:val="004A20E9"/>
    <w:rsid w:val="004A32E3"/>
    <w:rsid w:val="004A6E46"/>
    <w:rsid w:val="004B1722"/>
    <w:rsid w:val="004B1787"/>
    <w:rsid w:val="004B1CC7"/>
    <w:rsid w:val="004B2A17"/>
    <w:rsid w:val="004B4367"/>
    <w:rsid w:val="004B567A"/>
    <w:rsid w:val="004B5F9D"/>
    <w:rsid w:val="004B5FB0"/>
    <w:rsid w:val="004C322F"/>
    <w:rsid w:val="004C5E48"/>
    <w:rsid w:val="004C6C3F"/>
    <w:rsid w:val="004D08E7"/>
    <w:rsid w:val="004D0CF1"/>
    <w:rsid w:val="004D0E24"/>
    <w:rsid w:val="004D2A6B"/>
    <w:rsid w:val="004D43FE"/>
    <w:rsid w:val="004D57C3"/>
    <w:rsid w:val="004D7135"/>
    <w:rsid w:val="004E3051"/>
    <w:rsid w:val="004F1191"/>
    <w:rsid w:val="004F239A"/>
    <w:rsid w:val="004F2473"/>
    <w:rsid w:val="004F2D2A"/>
    <w:rsid w:val="004F3436"/>
    <w:rsid w:val="004F367C"/>
    <w:rsid w:val="004F761D"/>
    <w:rsid w:val="00500E68"/>
    <w:rsid w:val="00501B7D"/>
    <w:rsid w:val="00502A34"/>
    <w:rsid w:val="0050539D"/>
    <w:rsid w:val="005067E1"/>
    <w:rsid w:val="00506A52"/>
    <w:rsid w:val="00513DE8"/>
    <w:rsid w:val="005148FE"/>
    <w:rsid w:val="0052081A"/>
    <w:rsid w:val="00520BBC"/>
    <w:rsid w:val="00521686"/>
    <w:rsid w:val="005227C7"/>
    <w:rsid w:val="00522D65"/>
    <w:rsid w:val="00523D02"/>
    <w:rsid w:val="00524047"/>
    <w:rsid w:val="00524A3C"/>
    <w:rsid w:val="00526920"/>
    <w:rsid w:val="005300B5"/>
    <w:rsid w:val="0053045A"/>
    <w:rsid w:val="005309F2"/>
    <w:rsid w:val="00532FF3"/>
    <w:rsid w:val="00533396"/>
    <w:rsid w:val="0053443A"/>
    <w:rsid w:val="00535EA6"/>
    <w:rsid w:val="00537884"/>
    <w:rsid w:val="005404AC"/>
    <w:rsid w:val="00540555"/>
    <w:rsid w:val="005405E7"/>
    <w:rsid w:val="00540612"/>
    <w:rsid w:val="00541637"/>
    <w:rsid w:val="005423D1"/>
    <w:rsid w:val="00542AB0"/>
    <w:rsid w:val="005440B0"/>
    <w:rsid w:val="00545181"/>
    <w:rsid w:val="0054613A"/>
    <w:rsid w:val="00546650"/>
    <w:rsid w:val="00547DCD"/>
    <w:rsid w:val="00550C88"/>
    <w:rsid w:val="00551F76"/>
    <w:rsid w:val="00552B75"/>
    <w:rsid w:val="00553DA4"/>
    <w:rsid w:val="00553E9A"/>
    <w:rsid w:val="005566D3"/>
    <w:rsid w:val="00556AA9"/>
    <w:rsid w:val="00560693"/>
    <w:rsid w:val="00560D3A"/>
    <w:rsid w:val="00563CF1"/>
    <w:rsid w:val="005650BE"/>
    <w:rsid w:val="00566EF3"/>
    <w:rsid w:val="0056708E"/>
    <w:rsid w:val="005678B3"/>
    <w:rsid w:val="005704FF"/>
    <w:rsid w:val="005718EB"/>
    <w:rsid w:val="0057635E"/>
    <w:rsid w:val="005768E9"/>
    <w:rsid w:val="00581E19"/>
    <w:rsid w:val="005828EE"/>
    <w:rsid w:val="00584D53"/>
    <w:rsid w:val="00587AED"/>
    <w:rsid w:val="0059015E"/>
    <w:rsid w:val="0059272B"/>
    <w:rsid w:val="005940B1"/>
    <w:rsid w:val="005947C9"/>
    <w:rsid w:val="00594BB6"/>
    <w:rsid w:val="0059526E"/>
    <w:rsid w:val="0059574F"/>
    <w:rsid w:val="00597DC4"/>
    <w:rsid w:val="005A0D00"/>
    <w:rsid w:val="005A4831"/>
    <w:rsid w:val="005A6249"/>
    <w:rsid w:val="005B0501"/>
    <w:rsid w:val="005B0BCE"/>
    <w:rsid w:val="005B15E4"/>
    <w:rsid w:val="005B3FD1"/>
    <w:rsid w:val="005B42E9"/>
    <w:rsid w:val="005B5F3D"/>
    <w:rsid w:val="005B753D"/>
    <w:rsid w:val="005B7941"/>
    <w:rsid w:val="005C0AED"/>
    <w:rsid w:val="005C3955"/>
    <w:rsid w:val="005C3CAE"/>
    <w:rsid w:val="005C3F06"/>
    <w:rsid w:val="005C41C0"/>
    <w:rsid w:val="005C4264"/>
    <w:rsid w:val="005C4BAC"/>
    <w:rsid w:val="005C5143"/>
    <w:rsid w:val="005C5A42"/>
    <w:rsid w:val="005C5CDC"/>
    <w:rsid w:val="005C7C54"/>
    <w:rsid w:val="005D0278"/>
    <w:rsid w:val="005D2180"/>
    <w:rsid w:val="005D27C8"/>
    <w:rsid w:val="005D4B40"/>
    <w:rsid w:val="005D5894"/>
    <w:rsid w:val="005D5A5A"/>
    <w:rsid w:val="005D6416"/>
    <w:rsid w:val="005D70A0"/>
    <w:rsid w:val="005E3553"/>
    <w:rsid w:val="005E54BD"/>
    <w:rsid w:val="005E5A71"/>
    <w:rsid w:val="005E73F0"/>
    <w:rsid w:val="005E79D1"/>
    <w:rsid w:val="005F0AA0"/>
    <w:rsid w:val="005F0FCD"/>
    <w:rsid w:val="005F2267"/>
    <w:rsid w:val="005F3B30"/>
    <w:rsid w:val="005F71C9"/>
    <w:rsid w:val="00600592"/>
    <w:rsid w:val="006026FB"/>
    <w:rsid w:val="006038A7"/>
    <w:rsid w:val="00603ADF"/>
    <w:rsid w:val="0060632B"/>
    <w:rsid w:val="006074EF"/>
    <w:rsid w:val="00607D06"/>
    <w:rsid w:val="00610215"/>
    <w:rsid w:val="00612AB1"/>
    <w:rsid w:val="00613440"/>
    <w:rsid w:val="00613769"/>
    <w:rsid w:val="006144B5"/>
    <w:rsid w:val="00615451"/>
    <w:rsid w:val="00616FC9"/>
    <w:rsid w:val="00617E3A"/>
    <w:rsid w:val="0062058E"/>
    <w:rsid w:val="00621220"/>
    <w:rsid w:val="00621DD8"/>
    <w:rsid w:val="00622868"/>
    <w:rsid w:val="0062344F"/>
    <w:rsid w:val="00624265"/>
    <w:rsid w:val="0063021C"/>
    <w:rsid w:val="00632869"/>
    <w:rsid w:val="006342E1"/>
    <w:rsid w:val="006344FA"/>
    <w:rsid w:val="00634E9B"/>
    <w:rsid w:val="00635CB0"/>
    <w:rsid w:val="006368BA"/>
    <w:rsid w:val="00640F1F"/>
    <w:rsid w:val="0064529B"/>
    <w:rsid w:val="0064703E"/>
    <w:rsid w:val="0065045F"/>
    <w:rsid w:val="00651274"/>
    <w:rsid w:val="00651661"/>
    <w:rsid w:val="00653CA2"/>
    <w:rsid w:val="00655513"/>
    <w:rsid w:val="00656EC2"/>
    <w:rsid w:val="006629ED"/>
    <w:rsid w:val="00663D36"/>
    <w:rsid w:val="0066431C"/>
    <w:rsid w:val="00666328"/>
    <w:rsid w:val="00667713"/>
    <w:rsid w:val="00670A50"/>
    <w:rsid w:val="00670EAB"/>
    <w:rsid w:val="006711A9"/>
    <w:rsid w:val="00672DC3"/>
    <w:rsid w:val="00675491"/>
    <w:rsid w:val="00677776"/>
    <w:rsid w:val="00677E39"/>
    <w:rsid w:val="0068034E"/>
    <w:rsid w:val="00683B81"/>
    <w:rsid w:val="006873F0"/>
    <w:rsid w:val="0069149E"/>
    <w:rsid w:val="006918C7"/>
    <w:rsid w:val="00692C01"/>
    <w:rsid w:val="00697181"/>
    <w:rsid w:val="006A1765"/>
    <w:rsid w:val="006A1F72"/>
    <w:rsid w:val="006A5874"/>
    <w:rsid w:val="006A6E41"/>
    <w:rsid w:val="006A7A57"/>
    <w:rsid w:val="006B0F00"/>
    <w:rsid w:val="006B199C"/>
    <w:rsid w:val="006B3402"/>
    <w:rsid w:val="006B4B0B"/>
    <w:rsid w:val="006B54B4"/>
    <w:rsid w:val="006B5681"/>
    <w:rsid w:val="006B5A5F"/>
    <w:rsid w:val="006B6837"/>
    <w:rsid w:val="006C1B1C"/>
    <w:rsid w:val="006C1E51"/>
    <w:rsid w:val="006C3458"/>
    <w:rsid w:val="006D2197"/>
    <w:rsid w:val="006D2BD6"/>
    <w:rsid w:val="006D54B2"/>
    <w:rsid w:val="006D60FA"/>
    <w:rsid w:val="006D767A"/>
    <w:rsid w:val="006E4E52"/>
    <w:rsid w:val="006E526F"/>
    <w:rsid w:val="006E6BFE"/>
    <w:rsid w:val="006F0876"/>
    <w:rsid w:val="006F174D"/>
    <w:rsid w:val="006F2462"/>
    <w:rsid w:val="006F5018"/>
    <w:rsid w:val="0070082F"/>
    <w:rsid w:val="00701074"/>
    <w:rsid w:val="007017C4"/>
    <w:rsid w:val="007038C4"/>
    <w:rsid w:val="00704AB9"/>
    <w:rsid w:val="00704C45"/>
    <w:rsid w:val="00704F15"/>
    <w:rsid w:val="007059BF"/>
    <w:rsid w:val="0070732D"/>
    <w:rsid w:val="0071015C"/>
    <w:rsid w:val="007104D3"/>
    <w:rsid w:val="007108E6"/>
    <w:rsid w:val="007113CE"/>
    <w:rsid w:val="00711EF9"/>
    <w:rsid w:val="00712105"/>
    <w:rsid w:val="00712548"/>
    <w:rsid w:val="0071405F"/>
    <w:rsid w:val="00717668"/>
    <w:rsid w:val="007204BE"/>
    <w:rsid w:val="007250EF"/>
    <w:rsid w:val="00726061"/>
    <w:rsid w:val="0072763A"/>
    <w:rsid w:val="007324A4"/>
    <w:rsid w:val="00732752"/>
    <w:rsid w:val="007341F6"/>
    <w:rsid w:val="00735A5C"/>
    <w:rsid w:val="007362AB"/>
    <w:rsid w:val="00737CBE"/>
    <w:rsid w:val="00742786"/>
    <w:rsid w:val="00742D77"/>
    <w:rsid w:val="00744C2A"/>
    <w:rsid w:val="00745D92"/>
    <w:rsid w:val="007477A2"/>
    <w:rsid w:val="007502A0"/>
    <w:rsid w:val="00750532"/>
    <w:rsid w:val="00750E7B"/>
    <w:rsid w:val="007531BE"/>
    <w:rsid w:val="007538DB"/>
    <w:rsid w:val="00753F6D"/>
    <w:rsid w:val="007540DA"/>
    <w:rsid w:val="00757C1F"/>
    <w:rsid w:val="007608A4"/>
    <w:rsid w:val="007608E8"/>
    <w:rsid w:val="007629ED"/>
    <w:rsid w:val="00764131"/>
    <w:rsid w:val="00765DAF"/>
    <w:rsid w:val="0077085D"/>
    <w:rsid w:val="00772C33"/>
    <w:rsid w:val="00775446"/>
    <w:rsid w:val="007772A2"/>
    <w:rsid w:val="00777FA3"/>
    <w:rsid w:val="00781491"/>
    <w:rsid w:val="00782FCA"/>
    <w:rsid w:val="007856AC"/>
    <w:rsid w:val="007874E7"/>
    <w:rsid w:val="00790AB6"/>
    <w:rsid w:val="0079130D"/>
    <w:rsid w:val="007916D9"/>
    <w:rsid w:val="007917FF"/>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5075"/>
    <w:rsid w:val="007C718F"/>
    <w:rsid w:val="007C7349"/>
    <w:rsid w:val="007D0275"/>
    <w:rsid w:val="007D0868"/>
    <w:rsid w:val="007D2394"/>
    <w:rsid w:val="007D2D99"/>
    <w:rsid w:val="007D4645"/>
    <w:rsid w:val="007D522F"/>
    <w:rsid w:val="007E2A6D"/>
    <w:rsid w:val="007E3361"/>
    <w:rsid w:val="007E355E"/>
    <w:rsid w:val="007E4DD6"/>
    <w:rsid w:val="007F1D24"/>
    <w:rsid w:val="007F295E"/>
    <w:rsid w:val="007F39A3"/>
    <w:rsid w:val="007F41C9"/>
    <w:rsid w:val="007F509A"/>
    <w:rsid w:val="007F52B5"/>
    <w:rsid w:val="00801C41"/>
    <w:rsid w:val="0080503D"/>
    <w:rsid w:val="00805AF3"/>
    <w:rsid w:val="00805C8B"/>
    <w:rsid w:val="008068A9"/>
    <w:rsid w:val="00807453"/>
    <w:rsid w:val="00807CDE"/>
    <w:rsid w:val="00811873"/>
    <w:rsid w:val="00815378"/>
    <w:rsid w:val="00815747"/>
    <w:rsid w:val="00815968"/>
    <w:rsid w:val="00816913"/>
    <w:rsid w:val="0081694E"/>
    <w:rsid w:val="0081699A"/>
    <w:rsid w:val="00821D81"/>
    <w:rsid w:val="00822C46"/>
    <w:rsid w:val="00822DB0"/>
    <w:rsid w:val="00823409"/>
    <w:rsid w:val="00824436"/>
    <w:rsid w:val="00824902"/>
    <w:rsid w:val="00826682"/>
    <w:rsid w:val="00827580"/>
    <w:rsid w:val="008310A5"/>
    <w:rsid w:val="0083148C"/>
    <w:rsid w:val="00831C40"/>
    <w:rsid w:val="00831CFA"/>
    <w:rsid w:val="00833C88"/>
    <w:rsid w:val="00833F28"/>
    <w:rsid w:val="00836035"/>
    <w:rsid w:val="00844EAA"/>
    <w:rsid w:val="00846207"/>
    <w:rsid w:val="00851E0A"/>
    <w:rsid w:val="00854F22"/>
    <w:rsid w:val="00857FB7"/>
    <w:rsid w:val="00861E12"/>
    <w:rsid w:val="00863105"/>
    <w:rsid w:val="008637C1"/>
    <w:rsid w:val="0086465C"/>
    <w:rsid w:val="00865188"/>
    <w:rsid w:val="008668CE"/>
    <w:rsid w:val="008712E9"/>
    <w:rsid w:val="00873868"/>
    <w:rsid w:val="008746E5"/>
    <w:rsid w:val="008748A7"/>
    <w:rsid w:val="00874CE9"/>
    <w:rsid w:val="00875AC1"/>
    <w:rsid w:val="0087615F"/>
    <w:rsid w:val="00876B40"/>
    <w:rsid w:val="008774AC"/>
    <w:rsid w:val="00877AAD"/>
    <w:rsid w:val="00880AF4"/>
    <w:rsid w:val="00881327"/>
    <w:rsid w:val="0088417C"/>
    <w:rsid w:val="00885B08"/>
    <w:rsid w:val="00885D14"/>
    <w:rsid w:val="008879D6"/>
    <w:rsid w:val="00887AA1"/>
    <w:rsid w:val="0089003A"/>
    <w:rsid w:val="00891B5F"/>
    <w:rsid w:val="00892337"/>
    <w:rsid w:val="0089253F"/>
    <w:rsid w:val="00893007"/>
    <w:rsid w:val="0089338A"/>
    <w:rsid w:val="0089371F"/>
    <w:rsid w:val="008A0CA2"/>
    <w:rsid w:val="008A1B70"/>
    <w:rsid w:val="008A2352"/>
    <w:rsid w:val="008A3617"/>
    <w:rsid w:val="008A4551"/>
    <w:rsid w:val="008B2E44"/>
    <w:rsid w:val="008B41B1"/>
    <w:rsid w:val="008B5D70"/>
    <w:rsid w:val="008B67F1"/>
    <w:rsid w:val="008C1802"/>
    <w:rsid w:val="008C1927"/>
    <w:rsid w:val="008C20D1"/>
    <w:rsid w:val="008C2983"/>
    <w:rsid w:val="008C6C93"/>
    <w:rsid w:val="008C79B3"/>
    <w:rsid w:val="008D0D02"/>
    <w:rsid w:val="008D0DD4"/>
    <w:rsid w:val="008D0FC5"/>
    <w:rsid w:val="008D119A"/>
    <w:rsid w:val="008D1A4A"/>
    <w:rsid w:val="008D1B29"/>
    <w:rsid w:val="008D24A3"/>
    <w:rsid w:val="008D2F8D"/>
    <w:rsid w:val="008D3483"/>
    <w:rsid w:val="008D4A38"/>
    <w:rsid w:val="008D631F"/>
    <w:rsid w:val="008D684F"/>
    <w:rsid w:val="008E0579"/>
    <w:rsid w:val="008E0A43"/>
    <w:rsid w:val="008E26F9"/>
    <w:rsid w:val="008E4F07"/>
    <w:rsid w:val="008E5F4F"/>
    <w:rsid w:val="008E6728"/>
    <w:rsid w:val="008E70A3"/>
    <w:rsid w:val="008E7A58"/>
    <w:rsid w:val="008F03F7"/>
    <w:rsid w:val="008F1170"/>
    <w:rsid w:val="008F1F2B"/>
    <w:rsid w:val="008F2B33"/>
    <w:rsid w:val="008F49E2"/>
    <w:rsid w:val="008F52C5"/>
    <w:rsid w:val="008F57CF"/>
    <w:rsid w:val="008F71E8"/>
    <w:rsid w:val="00900BB3"/>
    <w:rsid w:val="009033F8"/>
    <w:rsid w:val="00903951"/>
    <w:rsid w:val="00903B5B"/>
    <w:rsid w:val="009041F9"/>
    <w:rsid w:val="009043C4"/>
    <w:rsid w:val="00904991"/>
    <w:rsid w:val="00905296"/>
    <w:rsid w:val="0090585C"/>
    <w:rsid w:val="0090688A"/>
    <w:rsid w:val="00906C42"/>
    <w:rsid w:val="0090763C"/>
    <w:rsid w:val="0091081B"/>
    <w:rsid w:val="00911BDD"/>
    <w:rsid w:val="00916E2A"/>
    <w:rsid w:val="00916F05"/>
    <w:rsid w:val="009170C8"/>
    <w:rsid w:val="0092151B"/>
    <w:rsid w:val="00921EF3"/>
    <w:rsid w:val="009239B1"/>
    <w:rsid w:val="00931A02"/>
    <w:rsid w:val="00933504"/>
    <w:rsid w:val="00934655"/>
    <w:rsid w:val="00936245"/>
    <w:rsid w:val="0093663A"/>
    <w:rsid w:val="00937369"/>
    <w:rsid w:val="00940A60"/>
    <w:rsid w:val="00941680"/>
    <w:rsid w:val="00942800"/>
    <w:rsid w:val="009431C3"/>
    <w:rsid w:val="00944475"/>
    <w:rsid w:val="00946237"/>
    <w:rsid w:val="0094670E"/>
    <w:rsid w:val="00946D39"/>
    <w:rsid w:val="00947DD6"/>
    <w:rsid w:val="0095004B"/>
    <w:rsid w:val="0095027D"/>
    <w:rsid w:val="009511A9"/>
    <w:rsid w:val="00953370"/>
    <w:rsid w:val="0095369D"/>
    <w:rsid w:val="00954924"/>
    <w:rsid w:val="00957A83"/>
    <w:rsid w:val="009601E1"/>
    <w:rsid w:val="00960565"/>
    <w:rsid w:val="00961214"/>
    <w:rsid w:val="00961E05"/>
    <w:rsid w:val="00963D1A"/>
    <w:rsid w:val="00963D66"/>
    <w:rsid w:val="0096585A"/>
    <w:rsid w:val="009701E0"/>
    <w:rsid w:val="009703F2"/>
    <w:rsid w:val="009711C6"/>
    <w:rsid w:val="00971999"/>
    <w:rsid w:val="00973080"/>
    <w:rsid w:val="009740B5"/>
    <w:rsid w:val="009744EC"/>
    <w:rsid w:val="00976ECF"/>
    <w:rsid w:val="00980AB9"/>
    <w:rsid w:val="0098107B"/>
    <w:rsid w:val="0098202E"/>
    <w:rsid w:val="0098279A"/>
    <w:rsid w:val="00985CCA"/>
    <w:rsid w:val="0098691E"/>
    <w:rsid w:val="00987853"/>
    <w:rsid w:val="00990B5A"/>
    <w:rsid w:val="009913F9"/>
    <w:rsid w:val="00991C0A"/>
    <w:rsid w:val="009951FD"/>
    <w:rsid w:val="00996EE2"/>
    <w:rsid w:val="009A20EF"/>
    <w:rsid w:val="009A26F6"/>
    <w:rsid w:val="009A27BE"/>
    <w:rsid w:val="009A5C82"/>
    <w:rsid w:val="009A680F"/>
    <w:rsid w:val="009A73DA"/>
    <w:rsid w:val="009B0555"/>
    <w:rsid w:val="009B07EE"/>
    <w:rsid w:val="009B19B4"/>
    <w:rsid w:val="009B23CC"/>
    <w:rsid w:val="009B2B98"/>
    <w:rsid w:val="009B3F1D"/>
    <w:rsid w:val="009B4BC8"/>
    <w:rsid w:val="009B6032"/>
    <w:rsid w:val="009B610B"/>
    <w:rsid w:val="009B757D"/>
    <w:rsid w:val="009C00FD"/>
    <w:rsid w:val="009C1841"/>
    <w:rsid w:val="009C2A89"/>
    <w:rsid w:val="009C342A"/>
    <w:rsid w:val="009D0560"/>
    <w:rsid w:val="009D08E6"/>
    <w:rsid w:val="009D0B23"/>
    <w:rsid w:val="009D1A00"/>
    <w:rsid w:val="009D1A8E"/>
    <w:rsid w:val="009D1B74"/>
    <w:rsid w:val="009D27CC"/>
    <w:rsid w:val="009D3138"/>
    <w:rsid w:val="009D3901"/>
    <w:rsid w:val="009D4E0C"/>
    <w:rsid w:val="009D543F"/>
    <w:rsid w:val="009D67C9"/>
    <w:rsid w:val="009D6ABE"/>
    <w:rsid w:val="009E329F"/>
    <w:rsid w:val="009E53DC"/>
    <w:rsid w:val="009E59F6"/>
    <w:rsid w:val="009E5A1E"/>
    <w:rsid w:val="009F04B7"/>
    <w:rsid w:val="009F0936"/>
    <w:rsid w:val="009F0C1E"/>
    <w:rsid w:val="009F0D66"/>
    <w:rsid w:val="009F0FEA"/>
    <w:rsid w:val="009F2336"/>
    <w:rsid w:val="009F3FA9"/>
    <w:rsid w:val="009F4365"/>
    <w:rsid w:val="009F6011"/>
    <w:rsid w:val="009F72BA"/>
    <w:rsid w:val="00A011AE"/>
    <w:rsid w:val="00A01811"/>
    <w:rsid w:val="00A03269"/>
    <w:rsid w:val="00A040C0"/>
    <w:rsid w:val="00A07AF5"/>
    <w:rsid w:val="00A1044D"/>
    <w:rsid w:val="00A10B62"/>
    <w:rsid w:val="00A111B1"/>
    <w:rsid w:val="00A1125D"/>
    <w:rsid w:val="00A1321C"/>
    <w:rsid w:val="00A150A9"/>
    <w:rsid w:val="00A15CC1"/>
    <w:rsid w:val="00A17B1E"/>
    <w:rsid w:val="00A17CA8"/>
    <w:rsid w:val="00A23417"/>
    <w:rsid w:val="00A25777"/>
    <w:rsid w:val="00A259C9"/>
    <w:rsid w:val="00A27CF6"/>
    <w:rsid w:val="00A329FF"/>
    <w:rsid w:val="00A34756"/>
    <w:rsid w:val="00A34F3A"/>
    <w:rsid w:val="00A360C7"/>
    <w:rsid w:val="00A36595"/>
    <w:rsid w:val="00A37D62"/>
    <w:rsid w:val="00A37DC4"/>
    <w:rsid w:val="00A416BD"/>
    <w:rsid w:val="00A424EC"/>
    <w:rsid w:val="00A43F47"/>
    <w:rsid w:val="00A45215"/>
    <w:rsid w:val="00A466F9"/>
    <w:rsid w:val="00A46826"/>
    <w:rsid w:val="00A46D39"/>
    <w:rsid w:val="00A47D28"/>
    <w:rsid w:val="00A50AD8"/>
    <w:rsid w:val="00A5216C"/>
    <w:rsid w:val="00A53E4D"/>
    <w:rsid w:val="00A549D8"/>
    <w:rsid w:val="00A555DD"/>
    <w:rsid w:val="00A56167"/>
    <w:rsid w:val="00A57CDE"/>
    <w:rsid w:val="00A57DA1"/>
    <w:rsid w:val="00A6029E"/>
    <w:rsid w:val="00A60505"/>
    <w:rsid w:val="00A621DA"/>
    <w:rsid w:val="00A627DB"/>
    <w:rsid w:val="00A632A7"/>
    <w:rsid w:val="00A63A58"/>
    <w:rsid w:val="00A6483D"/>
    <w:rsid w:val="00A6707A"/>
    <w:rsid w:val="00A67720"/>
    <w:rsid w:val="00A713D8"/>
    <w:rsid w:val="00A73FBF"/>
    <w:rsid w:val="00A744B4"/>
    <w:rsid w:val="00A7518E"/>
    <w:rsid w:val="00A77012"/>
    <w:rsid w:val="00A77DDA"/>
    <w:rsid w:val="00A77E11"/>
    <w:rsid w:val="00A8065F"/>
    <w:rsid w:val="00A82559"/>
    <w:rsid w:val="00A82ABE"/>
    <w:rsid w:val="00A82E2A"/>
    <w:rsid w:val="00A83089"/>
    <w:rsid w:val="00A86541"/>
    <w:rsid w:val="00A8695D"/>
    <w:rsid w:val="00A87CEA"/>
    <w:rsid w:val="00A9064B"/>
    <w:rsid w:val="00A90D40"/>
    <w:rsid w:val="00A91D26"/>
    <w:rsid w:val="00A935B0"/>
    <w:rsid w:val="00A93786"/>
    <w:rsid w:val="00A949B3"/>
    <w:rsid w:val="00AA0C7C"/>
    <w:rsid w:val="00AA21AB"/>
    <w:rsid w:val="00AA30A0"/>
    <w:rsid w:val="00AA36A4"/>
    <w:rsid w:val="00AA3912"/>
    <w:rsid w:val="00AA55CA"/>
    <w:rsid w:val="00AA5834"/>
    <w:rsid w:val="00AA5D1C"/>
    <w:rsid w:val="00AB76CD"/>
    <w:rsid w:val="00AC12FD"/>
    <w:rsid w:val="00AC13A8"/>
    <w:rsid w:val="00AC1422"/>
    <w:rsid w:val="00AC17C1"/>
    <w:rsid w:val="00AC35A4"/>
    <w:rsid w:val="00AC4614"/>
    <w:rsid w:val="00AC48B4"/>
    <w:rsid w:val="00AC553B"/>
    <w:rsid w:val="00AD23BE"/>
    <w:rsid w:val="00AD30BA"/>
    <w:rsid w:val="00AD3E29"/>
    <w:rsid w:val="00AD48E6"/>
    <w:rsid w:val="00AD4C1A"/>
    <w:rsid w:val="00AD577D"/>
    <w:rsid w:val="00AD63EE"/>
    <w:rsid w:val="00AD6BD7"/>
    <w:rsid w:val="00AE0DD9"/>
    <w:rsid w:val="00AE14EF"/>
    <w:rsid w:val="00AE2D30"/>
    <w:rsid w:val="00AE36BC"/>
    <w:rsid w:val="00AE731F"/>
    <w:rsid w:val="00AF07DB"/>
    <w:rsid w:val="00AF287F"/>
    <w:rsid w:val="00AF5E26"/>
    <w:rsid w:val="00AF6904"/>
    <w:rsid w:val="00AF797F"/>
    <w:rsid w:val="00AF7B49"/>
    <w:rsid w:val="00AF7FA2"/>
    <w:rsid w:val="00B011F4"/>
    <w:rsid w:val="00B01621"/>
    <w:rsid w:val="00B04F1A"/>
    <w:rsid w:val="00B04FFA"/>
    <w:rsid w:val="00B05064"/>
    <w:rsid w:val="00B050C5"/>
    <w:rsid w:val="00B05793"/>
    <w:rsid w:val="00B058AC"/>
    <w:rsid w:val="00B073EB"/>
    <w:rsid w:val="00B0792A"/>
    <w:rsid w:val="00B14156"/>
    <w:rsid w:val="00B16248"/>
    <w:rsid w:val="00B170B8"/>
    <w:rsid w:val="00B20615"/>
    <w:rsid w:val="00B21021"/>
    <w:rsid w:val="00B21F71"/>
    <w:rsid w:val="00B22D95"/>
    <w:rsid w:val="00B240DA"/>
    <w:rsid w:val="00B241E4"/>
    <w:rsid w:val="00B265A3"/>
    <w:rsid w:val="00B27BE5"/>
    <w:rsid w:val="00B30D68"/>
    <w:rsid w:val="00B3127D"/>
    <w:rsid w:val="00B31A30"/>
    <w:rsid w:val="00B32DE9"/>
    <w:rsid w:val="00B32EDC"/>
    <w:rsid w:val="00B347FE"/>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51E1"/>
    <w:rsid w:val="00B5547D"/>
    <w:rsid w:val="00B55D73"/>
    <w:rsid w:val="00B56419"/>
    <w:rsid w:val="00B575A1"/>
    <w:rsid w:val="00B57B50"/>
    <w:rsid w:val="00B57FEC"/>
    <w:rsid w:val="00B60319"/>
    <w:rsid w:val="00B60562"/>
    <w:rsid w:val="00B60CF6"/>
    <w:rsid w:val="00B610EB"/>
    <w:rsid w:val="00B6213C"/>
    <w:rsid w:val="00B64C98"/>
    <w:rsid w:val="00B67317"/>
    <w:rsid w:val="00B67B73"/>
    <w:rsid w:val="00B71EAA"/>
    <w:rsid w:val="00B71EBE"/>
    <w:rsid w:val="00B73501"/>
    <w:rsid w:val="00B74576"/>
    <w:rsid w:val="00B76E59"/>
    <w:rsid w:val="00B77202"/>
    <w:rsid w:val="00B80815"/>
    <w:rsid w:val="00B8158B"/>
    <w:rsid w:val="00B83963"/>
    <w:rsid w:val="00B8436F"/>
    <w:rsid w:val="00B86BB6"/>
    <w:rsid w:val="00B8743A"/>
    <w:rsid w:val="00B87983"/>
    <w:rsid w:val="00B91D03"/>
    <w:rsid w:val="00B93815"/>
    <w:rsid w:val="00B9387B"/>
    <w:rsid w:val="00B9393C"/>
    <w:rsid w:val="00B94963"/>
    <w:rsid w:val="00B9544D"/>
    <w:rsid w:val="00B96516"/>
    <w:rsid w:val="00B96A44"/>
    <w:rsid w:val="00B97109"/>
    <w:rsid w:val="00B97E3E"/>
    <w:rsid w:val="00BA0CD7"/>
    <w:rsid w:val="00BA0E85"/>
    <w:rsid w:val="00BA16A3"/>
    <w:rsid w:val="00BA1FB6"/>
    <w:rsid w:val="00BA445B"/>
    <w:rsid w:val="00BA4EE0"/>
    <w:rsid w:val="00BA5CAA"/>
    <w:rsid w:val="00BA734F"/>
    <w:rsid w:val="00BB0973"/>
    <w:rsid w:val="00BB144C"/>
    <w:rsid w:val="00BB1B5C"/>
    <w:rsid w:val="00BB1E07"/>
    <w:rsid w:val="00BB438B"/>
    <w:rsid w:val="00BB452B"/>
    <w:rsid w:val="00BC0E7E"/>
    <w:rsid w:val="00BC16E8"/>
    <w:rsid w:val="00BC21D8"/>
    <w:rsid w:val="00BC2534"/>
    <w:rsid w:val="00BC3E17"/>
    <w:rsid w:val="00BC48E8"/>
    <w:rsid w:val="00BC6992"/>
    <w:rsid w:val="00BC7239"/>
    <w:rsid w:val="00BC7834"/>
    <w:rsid w:val="00BD2406"/>
    <w:rsid w:val="00BD47E5"/>
    <w:rsid w:val="00BD507F"/>
    <w:rsid w:val="00BD5FE6"/>
    <w:rsid w:val="00BD6141"/>
    <w:rsid w:val="00BE03EA"/>
    <w:rsid w:val="00BE385A"/>
    <w:rsid w:val="00BE4104"/>
    <w:rsid w:val="00BE48BC"/>
    <w:rsid w:val="00BE591D"/>
    <w:rsid w:val="00BE5F7F"/>
    <w:rsid w:val="00BE6711"/>
    <w:rsid w:val="00BE6F1A"/>
    <w:rsid w:val="00BE7A69"/>
    <w:rsid w:val="00BF2B36"/>
    <w:rsid w:val="00C00DAF"/>
    <w:rsid w:val="00C01C12"/>
    <w:rsid w:val="00C01DDA"/>
    <w:rsid w:val="00C02157"/>
    <w:rsid w:val="00C038FB"/>
    <w:rsid w:val="00C04262"/>
    <w:rsid w:val="00C057C0"/>
    <w:rsid w:val="00C066F6"/>
    <w:rsid w:val="00C06D6A"/>
    <w:rsid w:val="00C10558"/>
    <w:rsid w:val="00C10C5C"/>
    <w:rsid w:val="00C11198"/>
    <w:rsid w:val="00C11C70"/>
    <w:rsid w:val="00C12406"/>
    <w:rsid w:val="00C1467C"/>
    <w:rsid w:val="00C14C64"/>
    <w:rsid w:val="00C15EA3"/>
    <w:rsid w:val="00C163B1"/>
    <w:rsid w:val="00C20A8E"/>
    <w:rsid w:val="00C21586"/>
    <w:rsid w:val="00C215D3"/>
    <w:rsid w:val="00C21998"/>
    <w:rsid w:val="00C24525"/>
    <w:rsid w:val="00C25457"/>
    <w:rsid w:val="00C27CC7"/>
    <w:rsid w:val="00C31E63"/>
    <w:rsid w:val="00C339A7"/>
    <w:rsid w:val="00C34162"/>
    <w:rsid w:val="00C36D49"/>
    <w:rsid w:val="00C44376"/>
    <w:rsid w:val="00C447C3"/>
    <w:rsid w:val="00C452AA"/>
    <w:rsid w:val="00C4717D"/>
    <w:rsid w:val="00C47EA5"/>
    <w:rsid w:val="00C524A1"/>
    <w:rsid w:val="00C52757"/>
    <w:rsid w:val="00C53FA7"/>
    <w:rsid w:val="00C540B6"/>
    <w:rsid w:val="00C55D08"/>
    <w:rsid w:val="00C55ED6"/>
    <w:rsid w:val="00C5604D"/>
    <w:rsid w:val="00C57DE5"/>
    <w:rsid w:val="00C60D47"/>
    <w:rsid w:val="00C61BA6"/>
    <w:rsid w:val="00C626CD"/>
    <w:rsid w:val="00C6370D"/>
    <w:rsid w:val="00C64E94"/>
    <w:rsid w:val="00C653A9"/>
    <w:rsid w:val="00C661FF"/>
    <w:rsid w:val="00C66A90"/>
    <w:rsid w:val="00C6706B"/>
    <w:rsid w:val="00C70747"/>
    <w:rsid w:val="00C73258"/>
    <w:rsid w:val="00C761BD"/>
    <w:rsid w:val="00C76EB0"/>
    <w:rsid w:val="00C77545"/>
    <w:rsid w:val="00C779CA"/>
    <w:rsid w:val="00C77AC7"/>
    <w:rsid w:val="00C77C67"/>
    <w:rsid w:val="00C8029E"/>
    <w:rsid w:val="00C80F9C"/>
    <w:rsid w:val="00C8309B"/>
    <w:rsid w:val="00C85CA4"/>
    <w:rsid w:val="00C86498"/>
    <w:rsid w:val="00C871DE"/>
    <w:rsid w:val="00C874D9"/>
    <w:rsid w:val="00C91EA8"/>
    <w:rsid w:val="00C954C0"/>
    <w:rsid w:val="00C95D26"/>
    <w:rsid w:val="00CA204F"/>
    <w:rsid w:val="00CA2E22"/>
    <w:rsid w:val="00CA40D3"/>
    <w:rsid w:val="00CA49BC"/>
    <w:rsid w:val="00CA5B52"/>
    <w:rsid w:val="00CB1066"/>
    <w:rsid w:val="00CB260C"/>
    <w:rsid w:val="00CB3735"/>
    <w:rsid w:val="00CB5119"/>
    <w:rsid w:val="00CB6004"/>
    <w:rsid w:val="00CC2FE0"/>
    <w:rsid w:val="00CC3E77"/>
    <w:rsid w:val="00CC4978"/>
    <w:rsid w:val="00CC6AE3"/>
    <w:rsid w:val="00CD2578"/>
    <w:rsid w:val="00CD2A09"/>
    <w:rsid w:val="00CD2B7F"/>
    <w:rsid w:val="00CD4052"/>
    <w:rsid w:val="00CE0A29"/>
    <w:rsid w:val="00CE0FD9"/>
    <w:rsid w:val="00CE2879"/>
    <w:rsid w:val="00CE38FF"/>
    <w:rsid w:val="00CE56DC"/>
    <w:rsid w:val="00CE5D9B"/>
    <w:rsid w:val="00CE62E5"/>
    <w:rsid w:val="00CF32A5"/>
    <w:rsid w:val="00CF33A5"/>
    <w:rsid w:val="00CF48EF"/>
    <w:rsid w:val="00CF5B6A"/>
    <w:rsid w:val="00CF5C93"/>
    <w:rsid w:val="00CF7286"/>
    <w:rsid w:val="00CF7345"/>
    <w:rsid w:val="00CF7BCC"/>
    <w:rsid w:val="00CF7FDC"/>
    <w:rsid w:val="00D03672"/>
    <w:rsid w:val="00D06328"/>
    <w:rsid w:val="00D07C61"/>
    <w:rsid w:val="00D1145C"/>
    <w:rsid w:val="00D11FF2"/>
    <w:rsid w:val="00D152CC"/>
    <w:rsid w:val="00D1684A"/>
    <w:rsid w:val="00D16C50"/>
    <w:rsid w:val="00D16EC6"/>
    <w:rsid w:val="00D2259F"/>
    <w:rsid w:val="00D22AA9"/>
    <w:rsid w:val="00D24B96"/>
    <w:rsid w:val="00D25E3B"/>
    <w:rsid w:val="00D26856"/>
    <w:rsid w:val="00D2735D"/>
    <w:rsid w:val="00D27F35"/>
    <w:rsid w:val="00D3090C"/>
    <w:rsid w:val="00D32AB8"/>
    <w:rsid w:val="00D32FB7"/>
    <w:rsid w:val="00D33919"/>
    <w:rsid w:val="00D366E3"/>
    <w:rsid w:val="00D41A14"/>
    <w:rsid w:val="00D43496"/>
    <w:rsid w:val="00D45745"/>
    <w:rsid w:val="00D47943"/>
    <w:rsid w:val="00D50207"/>
    <w:rsid w:val="00D51319"/>
    <w:rsid w:val="00D524E3"/>
    <w:rsid w:val="00D53644"/>
    <w:rsid w:val="00D538E9"/>
    <w:rsid w:val="00D54BEE"/>
    <w:rsid w:val="00D54FA5"/>
    <w:rsid w:val="00D56AB1"/>
    <w:rsid w:val="00D56B92"/>
    <w:rsid w:val="00D604FE"/>
    <w:rsid w:val="00D61283"/>
    <w:rsid w:val="00D619CD"/>
    <w:rsid w:val="00D61DF3"/>
    <w:rsid w:val="00D66FA5"/>
    <w:rsid w:val="00D703D5"/>
    <w:rsid w:val="00D72138"/>
    <w:rsid w:val="00D72559"/>
    <w:rsid w:val="00D734FE"/>
    <w:rsid w:val="00D73720"/>
    <w:rsid w:val="00D74EDB"/>
    <w:rsid w:val="00D758CB"/>
    <w:rsid w:val="00D75B20"/>
    <w:rsid w:val="00D76820"/>
    <w:rsid w:val="00D7732A"/>
    <w:rsid w:val="00D81CE5"/>
    <w:rsid w:val="00D840DB"/>
    <w:rsid w:val="00D939F8"/>
    <w:rsid w:val="00D93EF2"/>
    <w:rsid w:val="00D9452C"/>
    <w:rsid w:val="00D945A6"/>
    <w:rsid w:val="00D96327"/>
    <w:rsid w:val="00D96D1E"/>
    <w:rsid w:val="00DA01E8"/>
    <w:rsid w:val="00DA2300"/>
    <w:rsid w:val="00DA2590"/>
    <w:rsid w:val="00DA4060"/>
    <w:rsid w:val="00DA5D95"/>
    <w:rsid w:val="00DA5E11"/>
    <w:rsid w:val="00DA795B"/>
    <w:rsid w:val="00DB24E5"/>
    <w:rsid w:val="00DB250C"/>
    <w:rsid w:val="00DB2F1E"/>
    <w:rsid w:val="00DB5237"/>
    <w:rsid w:val="00DB5324"/>
    <w:rsid w:val="00DB5500"/>
    <w:rsid w:val="00DB5F96"/>
    <w:rsid w:val="00DB6B83"/>
    <w:rsid w:val="00DC1256"/>
    <w:rsid w:val="00DC2228"/>
    <w:rsid w:val="00DC3DF9"/>
    <w:rsid w:val="00DC43BA"/>
    <w:rsid w:val="00DC50C1"/>
    <w:rsid w:val="00DC76FD"/>
    <w:rsid w:val="00DC7BEE"/>
    <w:rsid w:val="00DC7C2E"/>
    <w:rsid w:val="00DD278E"/>
    <w:rsid w:val="00DD2BB2"/>
    <w:rsid w:val="00DD4BB6"/>
    <w:rsid w:val="00DE0418"/>
    <w:rsid w:val="00DE06DD"/>
    <w:rsid w:val="00DE3797"/>
    <w:rsid w:val="00DE62D1"/>
    <w:rsid w:val="00DF05C9"/>
    <w:rsid w:val="00DF0857"/>
    <w:rsid w:val="00DF0B23"/>
    <w:rsid w:val="00DF6F51"/>
    <w:rsid w:val="00DF7B30"/>
    <w:rsid w:val="00E00332"/>
    <w:rsid w:val="00E03345"/>
    <w:rsid w:val="00E03D18"/>
    <w:rsid w:val="00E05DF6"/>
    <w:rsid w:val="00E06A88"/>
    <w:rsid w:val="00E07EB3"/>
    <w:rsid w:val="00E10B27"/>
    <w:rsid w:val="00E123B4"/>
    <w:rsid w:val="00E1353F"/>
    <w:rsid w:val="00E139FF"/>
    <w:rsid w:val="00E14328"/>
    <w:rsid w:val="00E17486"/>
    <w:rsid w:val="00E241FD"/>
    <w:rsid w:val="00E242D3"/>
    <w:rsid w:val="00E24EB2"/>
    <w:rsid w:val="00E25364"/>
    <w:rsid w:val="00E25897"/>
    <w:rsid w:val="00E25F34"/>
    <w:rsid w:val="00E30C3C"/>
    <w:rsid w:val="00E31241"/>
    <w:rsid w:val="00E32370"/>
    <w:rsid w:val="00E32B84"/>
    <w:rsid w:val="00E33CDE"/>
    <w:rsid w:val="00E3415B"/>
    <w:rsid w:val="00E35E8C"/>
    <w:rsid w:val="00E365A3"/>
    <w:rsid w:val="00E36A51"/>
    <w:rsid w:val="00E44651"/>
    <w:rsid w:val="00E44A29"/>
    <w:rsid w:val="00E468B2"/>
    <w:rsid w:val="00E475C6"/>
    <w:rsid w:val="00E51F39"/>
    <w:rsid w:val="00E5338B"/>
    <w:rsid w:val="00E55723"/>
    <w:rsid w:val="00E5649D"/>
    <w:rsid w:val="00E570FE"/>
    <w:rsid w:val="00E60120"/>
    <w:rsid w:val="00E60675"/>
    <w:rsid w:val="00E60894"/>
    <w:rsid w:val="00E6458E"/>
    <w:rsid w:val="00E661FC"/>
    <w:rsid w:val="00E719C8"/>
    <w:rsid w:val="00E720B3"/>
    <w:rsid w:val="00E72AC9"/>
    <w:rsid w:val="00E75930"/>
    <w:rsid w:val="00E75AE8"/>
    <w:rsid w:val="00E75BF2"/>
    <w:rsid w:val="00E77801"/>
    <w:rsid w:val="00E80955"/>
    <w:rsid w:val="00E809CC"/>
    <w:rsid w:val="00E81F2B"/>
    <w:rsid w:val="00E82753"/>
    <w:rsid w:val="00E827CE"/>
    <w:rsid w:val="00E82D57"/>
    <w:rsid w:val="00E83B75"/>
    <w:rsid w:val="00E83BA1"/>
    <w:rsid w:val="00E8468E"/>
    <w:rsid w:val="00E85B84"/>
    <w:rsid w:val="00E9030C"/>
    <w:rsid w:val="00E90924"/>
    <w:rsid w:val="00E92F5C"/>
    <w:rsid w:val="00E93596"/>
    <w:rsid w:val="00E940A5"/>
    <w:rsid w:val="00E978D4"/>
    <w:rsid w:val="00E97D04"/>
    <w:rsid w:val="00EA2643"/>
    <w:rsid w:val="00EA2B2F"/>
    <w:rsid w:val="00EA3837"/>
    <w:rsid w:val="00EA5084"/>
    <w:rsid w:val="00EA7B1E"/>
    <w:rsid w:val="00EA7F29"/>
    <w:rsid w:val="00EB2849"/>
    <w:rsid w:val="00EB2D68"/>
    <w:rsid w:val="00EB58C2"/>
    <w:rsid w:val="00EB5CE3"/>
    <w:rsid w:val="00EB7580"/>
    <w:rsid w:val="00EB778C"/>
    <w:rsid w:val="00EC059B"/>
    <w:rsid w:val="00EC0D43"/>
    <w:rsid w:val="00EC150A"/>
    <w:rsid w:val="00ED2671"/>
    <w:rsid w:val="00ED2D20"/>
    <w:rsid w:val="00ED329C"/>
    <w:rsid w:val="00ED4F79"/>
    <w:rsid w:val="00EE1462"/>
    <w:rsid w:val="00EE3989"/>
    <w:rsid w:val="00EE6BE1"/>
    <w:rsid w:val="00EE6CC1"/>
    <w:rsid w:val="00EF0AA2"/>
    <w:rsid w:val="00EF40F5"/>
    <w:rsid w:val="00EF4A07"/>
    <w:rsid w:val="00EF64B1"/>
    <w:rsid w:val="00F011CA"/>
    <w:rsid w:val="00F01579"/>
    <w:rsid w:val="00F0197A"/>
    <w:rsid w:val="00F036EF"/>
    <w:rsid w:val="00F0411B"/>
    <w:rsid w:val="00F071F5"/>
    <w:rsid w:val="00F10F3B"/>
    <w:rsid w:val="00F11474"/>
    <w:rsid w:val="00F14A16"/>
    <w:rsid w:val="00F14C8D"/>
    <w:rsid w:val="00F151B0"/>
    <w:rsid w:val="00F16472"/>
    <w:rsid w:val="00F1701C"/>
    <w:rsid w:val="00F209C4"/>
    <w:rsid w:val="00F21C31"/>
    <w:rsid w:val="00F224A0"/>
    <w:rsid w:val="00F22896"/>
    <w:rsid w:val="00F22AE1"/>
    <w:rsid w:val="00F2492D"/>
    <w:rsid w:val="00F26E92"/>
    <w:rsid w:val="00F26F4D"/>
    <w:rsid w:val="00F27A4D"/>
    <w:rsid w:val="00F32946"/>
    <w:rsid w:val="00F35442"/>
    <w:rsid w:val="00F4201E"/>
    <w:rsid w:val="00F421F2"/>
    <w:rsid w:val="00F42757"/>
    <w:rsid w:val="00F45D0B"/>
    <w:rsid w:val="00F5048E"/>
    <w:rsid w:val="00F514D1"/>
    <w:rsid w:val="00F518B3"/>
    <w:rsid w:val="00F52B1D"/>
    <w:rsid w:val="00F54290"/>
    <w:rsid w:val="00F556B3"/>
    <w:rsid w:val="00F55D68"/>
    <w:rsid w:val="00F57B48"/>
    <w:rsid w:val="00F62065"/>
    <w:rsid w:val="00F6294A"/>
    <w:rsid w:val="00F63AA6"/>
    <w:rsid w:val="00F64265"/>
    <w:rsid w:val="00F645FB"/>
    <w:rsid w:val="00F64CC7"/>
    <w:rsid w:val="00F663E2"/>
    <w:rsid w:val="00F67AFA"/>
    <w:rsid w:val="00F70A7B"/>
    <w:rsid w:val="00F71130"/>
    <w:rsid w:val="00F71BDC"/>
    <w:rsid w:val="00F71C2C"/>
    <w:rsid w:val="00F71D4C"/>
    <w:rsid w:val="00F73D5B"/>
    <w:rsid w:val="00F7413A"/>
    <w:rsid w:val="00F744DD"/>
    <w:rsid w:val="00F769D6"/>
    <w:rsid w:val="00F77423"/>
    <w:rsid w:val="00F776E7"/>
    <w:rsid w:val="00F819B3"/>
    <w:rsid w:val="00F84BCA"/>
    <w:rsid w:val="00F86182"/>
    <w:rsid w:val="00F86BD8"/>
    <w:rsid w:val="00F87358"/>
    <w:rsid w:val="00F90009"/>
    <w:rsid w:val="00F91076"/>
    <w:rsid w:val="00F9184A"/>
    <w:rsid w:val="00F924C8"/>
    <w:rsid w:val="00F9402F"/>
    <w:rsid w:val="00F94916"/>
    <w:rsid w:val="00F95EC0"/>
    <w:rsid w:val="00F960D9"/>
    <w:rsid w:val="00F96378"/>
    <w:rsid w:val="00FA24B9"/>
    <w:rsid w:val="00FA2E48"/>
    <w:rsid w:val="00FA35BB"/>
    <w:rsid w:val="00FA47F8"/>
    <w:rsid w:val="00FA5E0E"/>
    <w:rsid w:val="00FA5EE6"/>
    <w:rsid w:val="00FA6E62"/>
    <w:rsid w:val="00FB03A8"/>
    <w:rsid w:val="00FB174A"/>
    <w:rsid w:val="00FB273E"/>
    <w:rsid w:val="00FB2A10"/>
    <w:rsid w:val="00FB5BFE"/>
    <w:rsid w:val="00FB736C"/>
    <w:rsid w:val="00FC3520"/>
    <w:rsid w:val="00FC4BB8"/>
    <w:rsid w:val="00FC5894"/>
    <w:rsid w:val="00FC775B"/>
    <w:rsid w:val="00FD18CD"/>
    <w:rsid w:val="00FD4BE7"/>
    <w:rsid w:val="00FD4CF9"/>
    <w:rsid w:val="00FD5B76"/>
    <w:rsid w:val="00FD68BE"/>
    <w:rsid w:val="00FE071D"/>
    <w:rsid w:val="00FE0D36"/>
    <w:rsid w:val="00FE1071"/>
    <w:rsid w:val="00FE1A95"/>
    <w:rsid w:val="00FE47E6"/>
    <w:rsid w:val="00FE55D0"/>
    <w:rsid w:val="00FE6305"/>
    <w:rsid w:val="00FE72A6"/>
    <w:rsid w:val="00FE74A5"/>
    <w:rsid w:val="00FF1728"/>
    <w:rsid w:val="00FF266E"/>
    <w:rsid w:val="00FF2F34"/>
    <w:rsid w:val="00FF30D9"/>
    <w:rsid w:val="00FF3693"/>
    <w:rsid w:val="00FF401C"/>
    <w:rsid w:val="00FF4205"/>
    <w:rsid w:val="00FF6036"/>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C47EA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 w:type="character" w:styleId="UnresolvedMention">
    <w:name w:val="Unresolved Mention"/>
    <w:basedOn w:val="DefaultParagraphFont"/>
    <w:uiPriority w:val="99"/>
    <w:semiHidden/>
    <w:unhideWhenUsed/>
    <w:rsid w:val="00B241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945432137">
      <w:bodyDiv w:val="1"/>
      <w:marLeft w:val="0"/>
      <w:marRight w:val="0"/>
      <w:marTop w:val="0"/>
      <w:marBottom w:val="0"/>
      <w:divBdr>
        <w:top w:val="none" w:sz="0" w:space="0" w:color="auto"/>
        <w:left w:val="none" w:sz="0" w:space="0" w:color="auto"/>
        <w:bottom w:val="none" w:sz="0" w:space="0" w:color="auto"/>
        <w:right w:val="none" w:sz="0" w:space="0" w:color="auto"/>
      </w:divBdr>
    </w:div>
    <w:div w:id="1041245971">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073435742">
      <w:bodyDiv w:val="1"/>
      <w:marLeft w:val="0"/>
      <w:marRight w:val="0"/>
      <w:marTop w:val="0"/>
      <w:marBottom w:val="0"/>
      <w:divBdr>
        <w:top w:val="none" w:sz="0" w:space="0" w:color="auto"/>
        <w:left w:val="none" w:sz="0" w:space="0" w:color="auto"/>
        <w:bottom w:val="none" w:sz="0" w:space="0" w:color="auto"/>
        <w:right w:val="none" w:sz="0" w:space="0" w:color="auto"/>
      </w:divBdr>
    </w:div>
    <w:div w:id="1076630778">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153138546">
      <w:bodyDiv w:val="1"/>
      <w:marLeft w:val="0"/>
      <w:marRight w:val="0"/>
      <w:marTop w:val="0"/>
      <w:marBottom w:val="0"/>
      <w:divBdr>
        <w:top w:val="none" w:sz="0" w:space="0" w:color="auto"/>
        <w:left w:val="none" w:sz="0" w:space="0" w:color="auto"/>
        <w:bottom w:val="none" w:sz="0" w:space="0" w:color="auto"/>
        <w:right w:val="none" w:sz="0" w:space="0" w:color="auto"/>
      </w:divBdr>
    </w:div>
    <w:div w:id="1497913589">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829979935">
      <w:bodyDiv w:val="1"/>
      <w:marLeft w:val="0"/>
      <w:marRight w:val="0"/>
      <w:marTop w:val="0"/>
      <w:marBottom w:val="0"/>
      <w:divBdr>
        <w:top w:val="none" w:sz="0" w:space="0" w:color="auto"/>
        <w:left w:val="none" w:sz="0" w:space="0" w:color="auto"/>
        <w:bottom w:val="none" w:sz="0" w:space="0" w:color="auto"/>
        <w:right w:val="none" w:sz="0" w:space="0" w:color="auto"/>
      </w:divBdr>
    </w:div>
    <w:div w:id="1862232614">
      <w:bodyDiv w:val="1"/>
      <w:marLeft w:val="0"/>
      <w:marRight w:val="0"/>
      <w:marTop w:val="0"/>
      <w:marBottom w:val="0"/>
      <w:divBdr>
        <w:top w:val="none" w:sz="0" w:space="0" w:color="auto"/>
        <w:left w:val="none" w:sz="0" w:space="0" w:color="auto"/>
        <w:bottom w:val="none" w:sz="0" w:space="0" w:color="auto"/>
        <w:right w:val="none" w:sz="0" w:space="0" w:color="auto"/>
      </w:divBdr>
    </w:div>
    <w:div w:id="1929119407">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73696646">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 w:id="2132286864">
      <w:bodyDiv w:val="1"/>
      <w:marLeft w:val="0"/>
      <w:marRight w:val="0"/>
      <w:marTop w:val="0"/>
      <w:marBottom w:val="0"/>
      <w:divBdr>
        <w:top w:val="none" w:sz="0" w:space="0" w:color="auto"/>
        <w:left w:val="none" w:sz="0" w:space="0" w:color="auto"/>
        <w:bottom w:val="none" w:sz="0" w:space="0" w:color="auto"/>
        <w:right w:val="none" w:sz="0" w:space="0" w:color="auto"/>
      </w:divBdr>
    </w:div>
    <w:div w:id="2133475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0CFC6-A3E6-8545-8010-E7F651D02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9</Pages>
  <Words>45447</Words>
  <Characters>259051</Characters>
  <Application>Microsoft Office Word</Application>
  <DocSecurity>0</DocSecurity>
  <Lines>2158</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49</cp:revision>
  <cp:lastPrinted>2020-03-04T00:50:00Z</cp:lastPrinted>
  <dcterms:created xsi:type="dcterms:W3CDTF">2020-04-16T17:44:00Z</dcterms:created>
  <dcterms:modified xsi:type="dcterms:W3CDTF">2020-04-20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